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CE8E18" w14:textId="3420A682" w:rsidR="00EB128F" w:rsidRPr="00025149" w:rsidRDefault="00EB128F">
      <w:pPr>
        <w:rPr>
          <w:rFonts w:ascii="Times New Roman" w:hAnsi="Times New Roman" w:cs="Times New Roman"/>
        </w:rPr>
      </w:pPr>
      <w:r w:rsidRPr="00025149">
        <w:rPr>
          <w:rFonts w:ascii="Times New Roman" w:hAnsi="Times New Roman" w:cs="Times New Roman"/>
        </w:rPr>
        <w:t xml:space="preserve">Supplementary Table </w:t>
      </w:r>
      <w:r w:rsidR="00CA1C45" w:rsidRPr="00025149">
        <w:rPr>
          <w:rFonts w:ascii="Times New Roman" w:hAnsi="Times New Roman" w:cs="Times New Roman"/>
        </w:rPr>
        <w:t>2</w:t>
      </w:r>
      <w:r w:rsidRPr="00025149">
        <w:rPr>
          <w:rFonts w:ascii="Times New Roman" w:hAnsi="Times New Roman" w:cs="Times New Roman"/>
        </w:rPr>
        <w:t xml:space="preserve">. Functional traits of zooplankton </w:t>
      </w:r>
      <w:r w:rsidR="00E14ADC" w:rsidRPr="00025149">
        <w:rPr>
          <w:rFonts w:ascii="Times New Roman" w:hAnsi="Times New Roman" w:cs="Times New Roman"/>
        </w:rPr>
        <w:t>taxa</w:t>
      </w:r>
      <w:r w:rsidRPr="00025149">
        <w:rPr>
          <w:rFonts w:ascii="Times New Roman" w:hAnsi="Times New Roman" w:cs="Times New Roman"/>
        </w:rPr>
        <w:t xml:space="preserve"> found in analyzed samples</w:t>
      </w:r>
    </w:p>
    <w:p w14:paraId="02CE54F7" w14:textId="409E4C37" w:rsidR="00EB128F" w:rsidRPr="00025149" w:rsidRDefault="00EB128F">
      <w:pPr>
        <w:rPr>
          <w:rFonts w:ascii="Times New Roman" w:hAnsi="Times New Roman" w:cs="Times New Roman"/>
        </w:rPr>
      </w:pPr>
    </w:p>
    <w:tbl>
      <w:tblPr>
        <w:tblStyle w:val="Tabela-Siatka"/>
        <w:tblW w:w="14596" w:type="dxa"/>
        <w:tblLook w:val="04A0" w:firstRow="1" w:lastRow="0" w:firstColumn="1" w:lastColumn="0" w:noHBand="0" w:noVBand="1"/>
      </w:tblPr>
      <w:tblGrid>
        <w:gridCol w:w="2547"/>
        <w:gridCol w:w="1559"/>
        <w:gridCol w:w="1701"/>
        <w:gridCol w:w="1843"/>
        <w:gridCol w:w="2693"/>
        <w:gridCol w:w="4253"/>
      </w:tblGrid>
      <w:tr w:rsidR="0069732A" w:rsidRPr="00025149" w14:paraId="627F5F77" w14:textId="0AA01655" w:rsidTr="009273F0">
        <w:trPr>
          <w:trHeight w:val="300"/>
        </w:trPr>
        <w:tc>
          <w:tcPr>
            <w:tcW w:w="2547" w:type="dxa"/>
            <w:noWrap/>
            <w:hideMark/>
          </w:tcPr>
          <w:p w14:paraId="61C226AB" w14:textId="77777777" w:rsidR="0069732A" w:rsidRPr="00025149" w:rsidRDefault="0069732A" w:rsidP="00EB128F">
            <w:pPr>
              <w:rPr>
                <w:rFonts w:ascii="Times New Roman" w:hAnsi="Times New Roman" w:cs="Times New Roman"/>
                <w:lang w:val="pl-PL"/>
              </w:rPr>
            </w:pPr>
            <w:r w:rsidRPr="00025149">
              <w:rPr>
                <w:rFonts w:ascii="Times New Roman" w:hAnsi="Times New Roman" w:cs="Times New Roman"/>
              </w:rPr>
              <w:t>Species</w:t>
            </w:r>
          </w:p>
        </w:tc>
        <w:tc>
          <w:tcPr>
            <w:tcW w:w="1559" w:type="dxa"/>
            <w:noWrap/>
            <w:hideMark/>
          </w:tcPr>
          <w:p w14:paraId="705261F5"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Body length (µm)</w:t>
            </w:r>
          </w:p>
        </w:tc>
        <w:tc>
          <w:tcPr>
            <w:tcW w:w="1701" w:type="dxa"/>
            <w:noWrap/>
            <w:hideMark/>
          </w:tcPr>
          <w:p w14:paraId="2384ED2A"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Food source</w:t>
            </w:r>
          </w:p>
        </w:tc>
        <w:tc>
          <w:tcPr>
            <w:tcW w:w="1843" w:type="dxa"/>
            <w:noWrap/>
            <w:hideMark/>
          </w:tcPr>
          <w:p w14:paraId="3D8B3328"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Feeding type</w:t>
            </w:r>
          </w:p>
        </w:tc>
        <w:tc>
          <w:tcPr>
            <w:tcW w:w="2693" w:type="dxa"/>
            <w:noWrap/>
            <w:hideMark/>
          </w:tcPr>
          <w:p w14:paraId="203669A3"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Optimal food particle size (µm)</w:t>
            </w:r>
          </w:p>
        </w:tc>
        <w:tc>
          <w:tcPr>
            <w:tcW w:w="4253" w:type="dxa"/>
          </w:tcPr>
          <w:p w14:paraId="3A856ECE" w14:textId="00EB069C" w:rsidR="0069732A" w:rsidRPr="00025149" w:rsidRDefault="0069732A" w:rsidP="00EB128F">
            <w:pPr>
              <w:jc w:val="center"/>
              <w:rPr>
                <w:rFonts w:ascii="Times New Roman" w:hAnsi="Times New Roman" w:cs="Times New Roman"/>
              </w:rPr>
            </w:pPr>
            <w:r w:rsidRPr="00025149">
              <w:rPr>
                <w:rFonts w:ascii="Times New Roman" w:hAnsi="Times New Roman" w:cs="Times New Roman"/>
              </w:rPr>
              <w:t>References</w:t>
            </w:r>
          </w:p>
        </w:tc>
      </w:tr>
      <w:tr w:rsidR="00186AB0" w:rsidRPr="00025149" w14:paraId="1DD4DFF3" w14:textId="77777777" w:rsidTr="009273F0">
        <w:trPr>
          <w:trHeight w:val="300"/>
        </w:trPr>
        <w:tc>
          <w:tcPr>
            <w:tcW w:w="2547" w:type="dxa"/>
            <w:noWrap/>
          </w:tcPr>
          <w:p w14:paraId="5B5FD725" w14:textId="1F31870D" w:rsidR="00186AB0" w:rsidRPr="00025149" w:rsidRDefault="00186AB0" w:rsidP="00186AB0">
            <w:pPr>
              <w:rPr>
                <w:rFonts w:ascii="Times New Roman" w:hAnsi="Times New Roman" w:cs="Times New Roman"/>
              </w:rPr>
            </w:pPr>
            <w:proofErr w:type="spellStart"/>
            <w:r w:rsidRPr="00025149">
              <w:rPr>
                <w:rFonts w:ascii="Times New Roman" w:hAnsi="Times New Roman" w:cs="Times New Roman"/>
                <w:i/>
              </w:rPr>
              <w:t>Aspidisca</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06CD90FE" w14:textId="4A16BEE9" w:rsidR="00186AB0" w:rsidRPr="00025149" w:rsidRDefault="00186AB0" w:rsidP="00186AB0">
            <w:pPr>
              <w:jc w:val="center"/>
              <w:rPr>
                <w:rFonts w:ascii="Times New Roman" w:hAnsi="Times New Roman" w:cs="Times New Roman"/>
              </w:rPr>
            </w:pPr>
            <w:r w:rsidRPr="00025149">
              <w:rPr>
                <w:rFonts w:ascii="Times New Roman" w:hAnsi="Times New Roman" w:cs="Times New Roman"/>
              </w:rPr>
              <w:t>33</w:t>
            </w:r>
          </w:p>
        </w:tc>
        <w:tc>
          <w:tcPr>
            <w:tcW w:w="1701" w:type="dxa"/>
            <w:noWrap/>
          </w:tcPr>
          <w:p w14:paraId="17401EFE" w14:textId="65A6CB88"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11F1AB07" w14:textId="4ADB06E8"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F3ADA38" w14:textId="2DB06196" w:rsidR="00186AB0" w:rsidRPr="00025149" w:rsidRDefault="00186AB0" w:rsidP="00186AB0">
            <w:pPr>
              <w:jc w:val="center"/>
              <w:rPr>
                <w:rFonts w:ascii="Times New Roman" w:hAnsi="Times New Roman" w:cs="Times New Roman"/>
              </w:rPr>
            </w:pPr>
            <w:r w:rsidRPr="00025149">
              <w:rPr>
                <w:rFonts w:ascii="Times New Roman" w:hAnsi="Times New Roman" w:cs="Times New Roman"/>
              </w:rPr>
              <w:t>4.</w:t>
            </w:r>
            <w:r w:rsidR="009B4107">
              <w:rPr>
                <w:rFonts w:ascii="Times New Roman" w:hAnsi="Times New Roman" w:cs="Times New Roman"/>
              </w:rPr>
              <w:t>2</w:t>
            </w:r>
          </w:p>
        </w:tc>
        <w:tc>
          <w:tcPr>
            <w:tcW w:w="4253" w:type="dxa"/>
          </w:tcPr>
          <w:p w14:paraId="0FD29CC5" w14:textId="3172C00B"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wJ9wamX5","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Pr>
                <w:rFonts w:ascii="Times New Roman" w:hAnsi="Times New Roman" w:cs="Times New Roman"/>
              </w:rPr>
              <w:fldChar w:fldCharType="end"/>
            </w:r>
          </w:p>
        </w:tc>
      </w:tr>
      <w:tr w:rsidR="00952F95" w:rsidRPr="00025149" w14:paraId="3BA136BA" w14:textId="77777777" w:rsidTr="009273F0">
        <w:trPr>
          <w:trHeight w:val="300"/>
        </w:trPr>
        <w:tc>
          <w:tcPr>
            <w:tcW w:w="2547" w:type="dxa"/>
            <w:noWrap/>
          </w:tcPr>
          <w:p w14:paraId="6D945D30" w14:textId="030072DD"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Codonell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ratera</w:t>
            </w:r>
            <w:proofErr w:type="spellEnd"/>
          </w:p>
        </w:tc>
        <w:tc>
          <w:tcPr>
            <w:tcW w:w="1559" w:type="dxa"/>
            <w:noWrap/>
          </w:tcPr>
          <w:p w14:paraId="6FC7F445" w14:textId="43434919"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5</w:t>
            </w:r>
          </w:p>
        </w:tc>
        <w:tc>
          <w:tcPr>
            <w:tcW w:w="1701" w:type="dxa"/>
            <w:noWrap/>
          </w:tcPr>
          <w:p w14:paraId="64F2E264" w14:textId="0758227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A</w:t>
            </w:r>
          </w:p>
        </w:tc>
        <w:tc>
          <w:tcPr>
            <w:tcW w:w="1843" w:type="dxa"/>
            <w:noWrap/>
          </w:tcPr>
          <w:p w14:paraId="54E402C0" w14:textId="5B302785"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4A4A5338" w14:textId="629C945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6</w:t>
            </w:r>
          </w:p>
        </w:tc>
        <w:tc>
          <w:tcPr>
            <w:tcW w:w="4253" w:type="dxa"/>
          </w:tcPr>
          <w:p w14:paraId="20677286" w14:textId="7534B24A"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mDJPRYe","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6FE882A6" w14:textId="77777777" w:rsidTr="009273F0">
        <w:trPr>
          <w:trHeight w:val="300"/>
        </w:trPr>
        <w:tc>
          <w:tcPr>
            <w:tcW w:w="2547" w:type="dxa"/>
            <w:noWrap/>
          </w:tcPr>
          <w:p w14:paraId="1DAE3B29" w14:textId="136A4A04"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Cole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hirtus</w:t>
            </w:r>
            <w:proofErr w:type="spellEnd"/>
          </w:p>
        </w:tc>
        <w:tc>
          <w:tcPr>
            <w:tcW w:w="1559" w:type="dxa"/>
            <w:noWrap/>
          </w:tcPr>
          <w:p w14:paraId="402057A1" w14:textId="6FA6302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9</w:t>
            </w:r>
          </w:p>
        </w:tc>
        <w:tc>
          <w:tcPr>
            <w:tcW w:w="1701" w:type="dxa"/>
            <w:noWrap/>
          </w:tcPr>
          <w:p w14:paraId="33CE9D1F" w14:textId="5591301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186E7BBE" w14:textId="3DEDBA24"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618DD474" w14:textId="2BF33661"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8</w:t>
            </w:r>
          </w:p>
        </w:tc>
        <w:tc>
          <w:tcPr>
            <w:tcW w:w="4253" w:type="dxa"/>
          </w:tcPr>
          <w:p w14:paraId="191C5B55" w14:textId="574972F5"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PxW8Jvte","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496D9DD9" w14:textId="77777777" w:rsidTr="009273F0">
        <w:trPr>
          <w:trHeight w:val="300"/>
        </w:trPr>
        <w:tc>
          <w:tcPr>
            <w:tcW w:w="2547" w:type="dxa"/>
            <w:noWrap/>
          </w:tcPr>
          <w:p w14:paraId="6E060535" w14:textId="0F3CAAB1"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Cole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petai</w:t>
            </w:r>
            <w:proofErr w:type="spellEnd"/>
          </w:p>
        </w:tc>
        <w:tc>
          <w:tcPr>
            <w:tcW w:w="1559" w:type="dxa"/>
            <w:noWrap/>
          </w:tcPr>
          <w:p w14:paraId="7802B63D" w14:textId="256CFE4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8</w:t>
            </w:r>
          </w:p>
        </w:tc>
        <w:tc>
          <w:tcPr>
            <w:tcW w:w="1701" w:type="dxa"/>
            <w:noWrap/>
          </w:tcPr>
          <w:p w14:paraId="1B164942" w14:textId="6162AEB2" w:rsidR="00952F95" w:rsidRPr="00025149" w:rsidRDefault="00952F95" w:rsidP="00952F95">
            <w:pPr>
              <w:jc w:val="center"/>
              <w:rPr>
                <w:rFonts w:ascii="Times New Roman" w:hAnsi="Times New Roman" w:cs="Times New Roman"/>
              </w:rPr>
            </w:pPr>
            <w:r w:rsidRPr="00025149">
              <w:rPr>
                <w:rFonts w:ascii="Times New Roman" w:hAnsi="Times New Roman" w:cs="Times New Roman"/>
              </w:rPr>
              <w:t>A</w:t>
            </w:r>
          </w:p>
        </w:tc>
        <w:tc>
          <w:tcPr>
            <w:tcW w:w="1843" w:type="dxa"/>
            <w:noWrap/>
          </w:tcPr>
          <w:p w14:paraId="41052FA2" w14:textId="21D4CD84"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F013EB4" w14:textId="5DC2025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w:t>
            </w:r>
            <w:r w:rsidR="009B4107">
              <w:rPr>
                <w:rFonts w:ascii="Times New Roman" w:hAnsi="Times New Roman" w:cs="Times New Roman"/>
              </w:rPr>
              <w:t>8</w:t>
            </w:r>
          </w:p>
        </w:tc>
        <w:tc>
          <w:tcPr>
            <w:tcW w:w="4253" w:type="dxa"/>
          </w:tcPr>
          <w:p w14:paraId="6DCF6BF6" w14:textId="5F5C8711"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SWusGSU","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590E362A" w14:textId="77777777" w:rsidTr="009273F0">
        <w:trPr>
          <w:trHeight w:val="300"/>
        </w:trPr>
        <w:tc>
          <w:tcPr>
            <w:tcW w:w="2547" w:type="dxa"/>
            <w:noWrap/>
          </w:tcPr>
          <w:p w14:paraId="6856B099" w14:textId="66B6B056"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Epistylis</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60C1CC19" w14:textId="0997D027"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8</w:t>
            </w:r>
          </w:p>
        </w:tc>
        <w:tc>
          <w:tcPr>
            <w:tcW w:w="1701" w:type="dxa"/>
            <w:noWrap/>
          </w:tcPr>
          <w:p w14:paraId="05BFD837" w14:textId="201913C7"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2BD6767F" w14:textId="7D188830"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5D8CA8AC" w14:textId="4FC960F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7.</w:t>
            </w:r>
            <w:r w:rsidR="009B4107">
              <w:rPr>
                <w:rFonts w:ascii="Times New Roman" w:hAnsi="Times New Roman" w:cs="Times New Roman"/>
              </w:rPr>
              <w:t>8</w:t>
            </w:r>
          </w:p>
        </w:tc>
        <w:tc>
          <w:tcPr>
            <w:tcW w:w="4253" w:type="dxa"/>
          </w:tcPr>
          <w:p w14:paraId="782FB3B6" w14:textId="6E59E0F5"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uRUezC5E","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6C013B8D" w14:textId="77777777" w:rsidTr="009273F0">
        <w:trPr>
          <w:trHeight w:val="300"/>
        </w:trPr>
        <w:tc>
          <w:tcPr>
            <w:tcW w:w="2547" w:type="dxa"/>
            <w:noWrap/>
          </w:tcPr>
          <w:p w14:paraId="10D360CB" w14:textId="3EF5C888"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Stentor </w:t>
            </w:r>
            <w:r w:rsidRPr="00025149">
              <w:rPr>
                <w:rFonts w:ascii="Times New Roman" w:hAnsi="Times New Roman" w:cs="Times New Roman"/>
              </w:rPr>
              <w:t>sp.</w:t>
            </w:r>
          </w:p>
        </w:tc>
        <w:tc>
          <w:tcPr>
            <w:tcW w:w="1559" w:type="dxa"/>
            <w:noWrap/>
          </w:tcPr>
          <w:p w14:paraId="1834FF4D" w14:textId="761AEDA8"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64</w:t>
            </w:r>
          </w:p>
        </w:tc>
        <w:tc>
          <w:tcPr>
            <w:tcW w:w="1701" w:type="dxa"/>
            <w:noWrap/>
          </w:tcPr>
          <w:p w14:paraId="4432DF40" w14:textId="021C4796"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6EAB6F84" w14:textId="11F2FB38"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41E20FEB" w14:textId="439A190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3</w:t>
            </w:r>
          </w:p>
        </w:tc>
        <w:tc>
          <w:tcPr>
            <w:tcW w:w="4253" w:type="dxa"/>
          </w:tcPr>
          <w:p w14:paraId="188972AE" w14:textId="02374B73"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jGsFYzdj","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1CF4A90F" w14:textId="77777777" w:rsidTr="009273F0">
        <w:trPr>
          <w:trHeight w:val="300"/>
        </w:trPr>
        <w:tc>
          <w:tcPr>
            <w:tcW w:w="2547" w:type="dxa"/>
            <w:noWrap/>
          </w:tcPr>
          <w:p w14:paraId="6297239C" w14:textId="54B19F51"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Strobilidium</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5B3DF4CE" w14:textId="3D39B6D3"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1</w:t>
            </w:r>
          </w:p>
        </w:tc>
        <w:tc>
          <w:tcPr>
            <w:tcW w:w="1701" w:type="dxa"/>
            <w:noWrap/>
          </w:tcPr>
          <w:p w14:paraId="72E57A92" w14:textId="6A2792A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689C16EB" w14:textId="0B32980B"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47281428" w14:textId="09BF9EB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1</w:t>
            </w:r>
          </w:p>
        </w:tc>
        <w:tc>
          <w:tcPr>
            <w:tcW w:w="4253" w:type="dxa"/>
          </w:tcPr>
          <w:p w14:paraId="679A13C0" w14:textId="3A4C0027"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EipQrNPt","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0E1F68AB" w14:textId="77777777" w:rsidTr="009273F0">
        <w:trPr>
          <w:trHeight w:val="300"/>
        </w:trPr>
        <w:tc>
          <w:tcPr>
            <w:tcW w:w="2547" w:type="dxa"/>
            <w:noWrap/>
          </w:tcPr>
          <w:p w14:paraId="1EE76C36" w14:textId="202BA1B9"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Tintinidium</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559" w:type="dxa"/>
            <w:noWrap/>
          </w:tcPr>
          <w:p w14:paraId="2F2F145B" w14:textId="44E7F5B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64</w:t>
            </w:r>
          </w:p>
        </w:tc>
        <w:tc>
          <w:tcPr>
            <w:tcW w:w="1701" w:type="dxa"/>
            <w:noWrap/>
          </w:tcPr>
          <w:p w14:paraId="3C2CBE80" w14:textId="11CB7B6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A</w:t>
            </w:r>
          </w:p>
        </w:tc>
        <w:tc>
          <w:tcPr>
            <w:tcW w:w="1843" w:type="dxa"/>
            <w:noWrap/>
          </w:tcPr>
          <w:p w14:paraId="1B950D5E" w14:textId="464AD2AC"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402E92F5" w14:textId="041B0078" w:rsidR="00952F95" w:rsidRPr="00025149" w:rsidRDefault="009B4107" w:rsidP="00952F95">
            <w:pPr>
              <w:jc w:val="center"/>
              <w:rPr>
                <w:rFonts w:ascii="Times New Roman" w:hAnsi="Times New Roman" w:cs="Times New Roman"/>
              </w:rPr>
            </w:pPr>
            <w:r>
              <w:rPr>
                <w:rFonts w:ascii="Times New Roman" w:hAnsi="Times New Roman" w:cs="Times New Roman"/>
              </w:rPr>
              <w:t>8</w:t>
            </w:r>
          </w:p>
        </w:tc>
        <w:tc>
          <w:tcPr>
            <w:tcW w:w="4253" w:type="dxa"/>
          </w:tcPr>
          <w:p w14:paraId="55C8A99A" w14:textId="12D5545E"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3woroNb6","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5764A5D8" w14:textId="77777777" w:rsidTr="009273F0">
        <w:trPr>
          <w:trHeight w:val="300"/>
        </w:trPr>
        <w:tc>
          <w:tcPr>
            <w:tcW w:w="2547" w:type="dxa"/>
            <w:noWrap/>
          </w:tcPr>
          <w:p w14:paraId="78FBA550" w14:textId="5136F1FA" w:rsidR="00952F95" w:rsidRPr="00025149" w:rsidRDefault="00952F95" w:rsidP="00952F95">
            <w:pPr>
              <w:rPr>
                <w:rFonts w:ascii="Times New Roman" w:hAnsi="Times New Roman" w:cs="Times New Roman"/>
              </w:rPr>
            </w:pPr>
            <w:r w:rsidRPr="00025149">
              <w:rPr>
                <w:rFonts w:ascii="Times New Roman" w:hAnsi="Times New Roman" w:cs="Times New Roman"/>
                <w:i/>
              </w:rPr>
              <w:t>Vorticella campanula</w:t>
            </w:r>
          </w:p>
        </w:tc>
        <w:tc>
          <w:tcPr>
            <w:tcW w:w="1559" w:type="dxa"/>
            <w:noWrap/>
          </w:tcPr>
          <w:p w14:paraId="6901E725" w14:textId="43EDE3F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9</w:t>
            </w:r>
          </w:p>
        </w:tc>
        <w:tc>
          <w:tcPr>
            <w:tcW w:w="1701" w:type="dxa"/>
            <w:noWrap/>
          </w:tcPr>
          <w:p w14:paraId="090D64AA" w14:textId="184EE335"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61DB88A6" w14:textId="256F1A62"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3E163FAA" w14:textId="2B4DF81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6.</w:t>
            </w:r>
            <w:r w:rsidR="009B4107">
              <w:rPr>
                <w:rFonts w:ascii="Times New Roman" w:hAnsi="Times New Roman" w:cs="Times New Roman"/>
              </w:rPr>
              <w:t>2</w:t>
            </w:r>
          </w:p>
        </w:tc>
        <w:tc>
          <w:tcPr>
            <w:tcW w:w="4253" w:type="dxa"/>
          </w:tcPr>
          <w:p w14:paraId="76954428" w14:textId="64AE1F8E"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lx0920yM","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601DBE4A" w14:textId="77777777" w:rsidTr="009273F0">
        <w:trPr>
          <w:trHeight w:val="300"/>
        </w:trPr>
        <w:tc>
          <w:tcPr>
            <w:tcW w:w="2547" w:type="dxa"/>
            <w:noWrap/>
          </w:tcPr>
          <w:p w14:paraId="014E2143" w14:textId="581BEFAA"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Vorticella </w:t>
            </w:r>
            <w:r w:rsidRPr="00025149">
              <w:rPr>
                <w:rFonts w:ascii="Times New Roman" w:hAnsi="Times New Roman" w:cs="Times New Roman"/>
              </w:rPr>
              <w:t>sp.</w:t>
            </w:r>
          </w:p>
        </w:tc>
        <w:tc>
          <w:tcPr>
            <w:tcW w:w="1559" w:type="dxa"/>
            <w:noWrap/>
          </w:tcPr>
          <w:p w14:paraId="2D5EC17C" w14:textId="42C63A9A"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7</w:t>
            </w:r>
          </w:p>
        </w:tc>
        <w:tc>
          <w:tcPr>
            <w:tcW w:w="1701" w:type="dxa"/>
            <w:noWrap/>
          </w:tcPr>
          <w:p w14:paraId="27318A17" w14:textId="49C30AB9"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328B63BE" w14:textId="5A7F40CF"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287E47E1" w14:textId="1A578589" w:rsidR="00952F95" w:rsidRPr="00025149" w:rsidRDefault="00952F95" w:rsidP="00952F95">
            <w:pPr>
              <w:jc w:val="center"/>
              <w:rPr>
                <w:rFonts w:ascii="Times New Roman" w:hAnsi="Times New Roman" w:cs="Times New Roman"/>
              </w:rPr>
            </w:pPr>
            <w:r w:rsidRPr="00025149">
              <w:rPr>
                <w:rFonts w:ascii="Times New Roman" w:hAnsi="Times New Roman" w:cs="Times New Roman"/>
              </w:rPr>
              <w:t>7.</w:t>
            </w:r>
            <w:r w:rsidR="009B4107">
              <w:rPr>
                <w:rFonts w:ascii="Times New Roman" w:hAnsi="Times New Roman" w:cs="Times New Roman"/>
              </w:rPr>
              <w:t>1</w:t>
            </w:r>
          </w:p>
        </w:tc>
        <w:tc>
          <w:tcPr>
            <w:tcW w:w="4253" w:type="dxa"/>
          </w:tcPr>
          <w:p w14:paraId="0F984863" w14:textId="0EBB2BD2"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5iyly3T0","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06163F37" w14:textId="77777777" w:rsidTr="009273F0">
        <w:trPr>
          <w:trHeight w:val="300"/>
        </w:trPr>
        <w:tc>
          <w:tcPr>
            <w:tcW w:w="2547" w:type="dxa"/>
            <w:noWrap/>
          </w:tcPr>
          <w:p w14:paraId="7DF88305" w14:textId="3F020021"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Opercularia</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41C753F2" w14:textId="4ACBD4A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6</w:t>
            </w:r>
          </w:p>
        </w:tc>
        <w:tc>
          <w:tcPr>
            <w:tcW w:w="1701" w:type="dxa"/>
            <w:noWrap/>
          </w:tcPr>
          <w:p w14:paraId="16EC51F1" w14:textId="08AA866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03105B07" w14:textId="10F3E96E"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2580D22B" w14:textId="2AAA96D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2</w:t>
            </w:r>
          </w:p>
        </w:tc>
        <w:tc>
          <w:tcPr>
            <w:tcW w:w="4253" w:type="dxa"/>
          </w:tcPr>
          <w:p w14:paraId="5A0B7F0F" w14:textId="5B92F947"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IJuKl5sD","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7F8D5A4E" w14:textId="77777777" w:rsidTr="009273F0">
        <w:trPr>
          <w:trHeight w:val="300"/>
        </w:trPr>
        <w:tc>
          <w:tcPr>
            <w:tcW w:w="2547" w:type="dxa"/>
            <w:noWrap/>
          </w:tcPr>
          <w:p w14:paraId="567CF6E0" w14:textId="025B4852"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Frontonia</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559" w:type="dxa"/>
            <w:noWrap/>
          </w:tcPr>
          <w:p w14:paraId="1317E1CB" w14:textId="02F22F4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8</w:t>
            </w:r>
          </w:p>
        </w:tc>
        <w:tc>
          <w:tcPr>
            <w:tcW w:w="1701" w:type="dxa"/>
            <w:noWrap/>
          </w:tcPr>
          <w:p w14:paraId="163DEA3C" w14:textId="200DA20D"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P</w:t>
            </w:r>
          </w:p>
        </w:tc>
        <w:tc>
          <w:tcPr>
            <w:tcW w:w="1843" w:type="dxa"/>
            <w:noWrap/>
          </w:tcPr>
          <w:p w14:paraId="604FD031" w14:textId="460E879D"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0F2E42E" w14:textId="6D686C52"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9</w:t>
            </w:r>
          </w:p>
        </w:tc>
        <w:tc>
          <w:tcPr>
            <w:tcW w:w="4253" w:type="dxa"/>
          </w:tcPr>
          <w:p w14:paraId="3128A6A2" w14:textId="423E8DA1"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70yXR2Mi","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1FF5A7C6" w14:textId="77777777" w:rsidTr="009273F0">
        <w:trPr>
          <w:trHeight w:val="300"/>
        </w:trPr>
        <w:tc>
          <w:tcPr>
            <w:tcW w:w="2547" w:type="dxa"/>
            <w:noWrap/>
          </w:tcPr>
          <w:p w14:paraId="7CD9813D" w14:textId="4F3FDE7F" w:rsidR="00952F95" w:rsidRPr="00025149" w:rsidRDefault="00952F95" w:rsidP="00952F95">
            <w:pPr>
              <w:rPr>
                <w:rFonts w:ascii="Times New Roman" w:hAnsi="Times New Roman" w:cs="Times New Roman"/>
              </w:rPr>
            </w:pPr>
            <w:r w:rsidRPr="00025149">
              <w:rPr>
                <w:rFonts w:ascii="Times New Roman" w:hAnsi="Times New Roman" w:cs="Times New Roman"/>
              </w:rPr>
              <w:t xml:space="preserve">Small </w:t>
            </w:r>
            <w:proofErr w:type="spellStart"/>
            <w:r w:rsidRPr="00025149">
              <w:rPr>
                <w:rFonts w:ascii="Times New Roman" w:hAnsi="Times New Roman" w:cs="Times New Roman"/>
              </w:rPr>
              <w:t>scuticociliata</w:t>
            </w:r>
            <w:proofErr w:type="spellEnd"/>
          </w:p>
        </w:tc>
        <w:tc>
          <w:tcPr>
            <w:tcW w:w="1559" w:type="dxa"/>
            <w:noWrap/>
          </w:tcPr>
          <w:p w14:paraId="3F3FF2D4" w14:textId="60479FCD"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0</w:t>
            </w:r>
          </w:p>
        </w:tc>
        <w:tc>
          <w:tcPr>
            <w:tcW w:w="1701" w:type="dxa"/>
            <w:noWrap/>
          </w:tcPr>
          <w:p w14:paraId="135377A0" w14:textId="36CA6A5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0420E8FB" w14:textId="0E5F6B66"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D968CF8" w14:textId="7DA7D3F6"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5</w:t>
            </w:r>
          </w:p>
        </w:tc>
        <w:tc>
          <w:tcPr>
            <w:tcW w:w="4253" w:type="dxa"/>
          </w:tcPr>
          <w:p w14:paraId="13AAF13F" w14:textId="28419D0F"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EGpRVDdD","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5C941A01" w14:textId="77777777" w:rsidTr="009273F0">
        <w:trPr>
          <w:trHeight w:val="300"/>
        </w:trPr>
        <w:tc>
          <w:tcPr>
            <w:tcW w:w="2547" w:type="dxa"/>
            <w:noWrap/>
          </w:tcPr>
          <w:p w14:paraId="343F9D61" w14:textId="2A7B6F24"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Holophrya</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07855946" w14:textId="5C638BC6"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4</w:t>
            </w:r>
          </w:p>
        </w:tc>
        <w:tc>
          <w:tcPr>
            <w:tcW w:w="1701" w:type="dxa"/>
            <w:noWrap/>
          </w:tcPr>
          <w:p w14:paraId="21BE8D67" w14:textId="71F600A5"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P</w:t>
            </w:r>
          </w:p>
        </w:tc>
        <w:tc>
          <w:tcPr>
            <w:tcW w:w="1843" w:type="dxa"/>
            <w:noWrap/>
          </w:tcPr>
          <w:p w14:paraId="26435A06" w14:textId="0583B25B"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00E1551A" w14:textId="5A107FEC"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5</w:t>
            </w:r>
          </w:p>
        </w:tc>
        <w:tc>
          <w:tcPr>
            <w:tcW w:w="4253" w:type="dxa"/>
          </w:tcPr>
          <w:p w14:paraId="5F8A6D68" w14:textId="3B4AD18F"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pnqFl34S","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48D66D2B" w14:textId="77777777" w:rsidTr="009273F0">
        <w:trPr>
          <w:trHeight w:val="300"/>
        </w:trPr>
        <w:tc>
          <w:tcPr>
            <w:tcW w:w="2547" w:type="dxa"/>
            <w:noWrap/>
          </w:tcPr>
          <w:p w14:paraId="6862B940" w14:textId="38B1E02B" w:rsidR="00952F95" w:rsidRPr="00025149" w:rsidRDefault="00952F95" w:rsidP="00952F95">
            <w:pPr>
              <w:rPr>
                <w:rFonts w:ascii="Times New Roman" w:hAnsi="Times New Roman" w:cs="Times New Roman"/>
              </w:rPr>
            </w:pPr>
            <w:r w:rsidRPr="00025149">
              <w:rPr>
                <w:rFonts w:ascii="Times New Roman" w:hAnsi="Times New Roman" w:cs="Times New Roman"/>
                <w:i/>
              </w:rPr>
              <w:lastRenderedPageBreak/>
              <w:t xml:space="preserve">Tetrahymena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2E69B8AC" w14:textId="1AF19B21"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5</w:t>
            </w:r>
          </w:p>
        </w:tc>
        <w:tc>
          <w:tcPr>
            <w:tcW w:w="1701" w:type="dxa"/>
            <w:noWrap/>
          </w:tcPr>
          <w:p w14:paraId="28DE71F5" w14:textId="41D8FBB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78C684D0" w14:textId="3C3E1E5C"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2E22455" w14:textId="49FA85E7"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w:t>
            </w:r>
            <w:r w:rsidR="009B4107">
              <w:rPr>
                <w:rFonts w:ascii="Times New Roman" w:hAnsi="Times New Roman" w:cs="Times New Roman"/>
              </w:rPr>
              <w:t>4</w:t>
            </w:r>
          </w:p>
        </w:tc>
        <w:tc>
          <w:tcPr>
            <w:tcW w:w="4253" w:type="dxa"/>
          </w:tcPr>
          <w:p w14:paraId="6898CBFC" w14:textId="2A05E6FA"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EGhvH3tr","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952F95" w:rsidRPr="00025149" w14:paraId="4A2BF218" w14:textId="77777777" w:rsidTr="009273F0">
        <w:trPr>
          <w:trHeight w:val="300"/>
        </w:trPr>
        <w:tc>
          <w:tcPr>
            <w:tcW w:w="2547" w:type="dxa"/>
            <w:noWrap/>
          </w:tcPr>
          <w:p w14:paraId="45102D50" w14:textId="70665D97"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Euplotes </w:t>
            </w:r>
            <w:r w:rsidRPr="00025149">
              <w:rPr>
                <w:rFonts w:ascii="Times New Roman" w:hAnsi="Times New Roman" w:cs="Times New Roman"/>
              </w:rPr>
              <w:t>sp.</w:t>
            </w:r>
          </w:p>
        </w:tc>
        <w:tc>
          <w:tcPr>
            <w:tcW w:w="1559" w:type="dxa"/>
            <w:noWrap/>
          </w:tcPr>
          <w:p w14:paraId="18A72950" w14:textId="22215FA5" w:rsidR="00952F95" w:rsidRPr="00025149" w:rsidRDefault="00952F95" w:rsidP="00952F95">
            <w:pPr>
              <w:jc w:val="center"/>
              <w:rPr>
                <w:rFonts w:ascii="Times New Roman" w:hAnsi="Times New Roman" w:cs="Times New Roman"/>
              </w:rPr>
            </w:pPr>
            <w:r w:rsidRPr="00025149">
              <w:rPr>
                <w:rFonts w:ascii="Times New Roman" w:hAnsi="Times New Roman" w:cs="Times New Roman"/>
              </w:rPr>
              <w:t>65</w:t>
            </w:r>
          </w:p>
        </w:tc>
        <w:tc>
          <w:tcPr>
            <w:tcW w:w="1701" w:type="dxa"/>
            <w:noWrap/>
          </w:tcPr>
          <w:p w14:paraId="5FE88DF8" w14:textId="755F0518"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P</w:t>
            </w:r>
          </w:p>
        </w:tc>
        <w:tc>
          <w:tcPr>
            <w:tcW w:w="1843" w:type="dxa"/>
            <w:noWrap/>
          </w:tcPr>
          <w:p w14:paraId="779B4DDD" w14:textId="595366D9"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1C071145" w14:textId="2AEFBCEC" w:rsidR="00952F95" w:rsidRPr="00025149" w:rsidRDefault="00952F95" w:rsidP="00952F95">
            <w:pPr>
              <w:jc w:val="center"/>
              <w:rPr>
                <w:rFonts w:ascii="Times New Roman" w:hAnsi="Times New Roman" w:cs="Times New Roman"/>
              </w:rPr>
            </w:pPr>
            <w:r w:rsidRPr="00025149">
              <w:rPr>
                <w:rFonts w:ascii="Times New Roman" w:hAnsi="Times New Roman" w:cs="Times New Roman"/>
              </w:rPr>
              <w:t>8.1</w:t>
            </w:r>
          </w:p>
        </w:tc>
        <w:tc>
          <w:tcPr>
            <w:tcW w:w="4253" w:type="dxa"/>
          </w:tcPr>
          <w:p w14:paraId="562E52D1" w14:textId="083DBDE9"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0jft8r8","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Fenchel, 1980; Foissner and Berger, 1996; Hansen et al., 1994)</w:t>
            </w:r>
            <w:r w:rsidRPr="00E44D9B">
              <w:rPr>
                <w:rFonts w:ascii="Times New Roman" w:hAnsi="Times New Roman" w:cs="Times New Roman"/>
              </w:rPr>
              <w:fldChar w:fldCharType="end"/>
            </w:r>
          </w:p>
        </w:tc>
      </w:tr>
      <w:tr w:rsidR="00186AB0" w:rsidRPr="00025149" w14:paraId="57B7DBAA" w14:textId="2BF8A9F5" w:rsidTr="009273F0">
        <w:trPr>
          <w:trHeight w:val="300"/>
        </w:trPr>
        <w:tc>
          <w:tcPr>
            <w:tcW w:w="2547" w:type="dxa"/>
            <w:noWrap/>
            <w:hideMark/>
          </w:tcPr>
          <w:p w14:paraId="4B7E3C7C"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comorpha</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559" w:type="dxa"/>
            <w:noWrap/>
            <w:hideMark/>
          </w:tcPr>
          <w:p w14:paraId="44E33C3C"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107</w:t>
            </w:r>
          </w:p>
        </w:tc>
        <w:tc>
          <w:tcPr>
            <w:tcW w:w="1701" w:type="dxa"/>
            <w:noWrap/>
            <w:hideMark/>
          </w:tcPr>
          <w:p w14:paraId="5C8AA5CF" w14:textId="548DB9F3" w:rsidR="00186AB0" w:rsidRPr="00025149" w:rsidRDefault="00186AB0" w:rsidP="00186AB0">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4E07D223"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1D155DB0" w14:textId="16990C79" w:rsidR="00186AB0" w:rsidRPr="00025149" w:rsidRDefault="00186AB0" w:rsidP="00186AB0">
            <w:pPr>
              <w:jc w:val="center"/>
              <w:rPr>
                <w:rFonts w:ascii="Times New Roman" w:hAnsi="Times New Roman" w:cs="Times New Roman"/>
              </w:rPr>
            </w:pPr>
            <w:r w:rsidRPr="00025149">
              <w:rPr>
                <w:rFonts w:ascii="Times New Roman" w:hAnsi="Times New Roman" w:cs="Times New Roman"/>
              </w:rPr>
              <w:t>6.</w:t>
            </w:r>
            <w:r w:rsidR="009B4107">
              <w:rPr>
                <w:rFonts w:ascii="Times New Roman" w:hAnsi="Times New Roman" w:cs="Times New Roman"/>
              </w:rPr>
              <w:t>3</w:t>
            </w:r>
          </w:p>
        </w:tc>
        <w:tc>
          <w:tcPr>
            <w:tcW w:w="4253" w:type="dxa"/>
          </w:tcPr>
          <w:p w14:paraId="7D9CDCAA" w14:textId="22392195"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OKD3Pzf","properties":{"formattedCitation":"(Ejsmont-Karabin et al., 2004; Hansen et al., 1994; Matveeva, 1986)","plainCitation":"(Ejsmont-Karabin et al., 2004; Hansen et al., 1994; Matveeva, 198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2,"uris":["http://zotero.org/users/local/lQQz50Ex/items/Y97I4BTS"],"uri":["http://zotero.org/users/local/lQQz50Ex/items/Y97I4BTS"],"itemData":{"id":272,"type":"article-journal","container-title":"Hydrobiologia","issue":"1","note":"publisher: Springer","page":"45–54","source":"Google Scholar","title":"Pelagic rotifers of Lake Glubokoe from 1897 to 1984","volume":"141","author":[{"family":"Matveeva","given":"Lilian K."}],"issued":{"date-parts":[["1986"]]}}},{"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Ejsmont-Karabin et al., 2004; Hansen et al., 1994; Matveeva, 1986)</w:t>
            </w:r>
            <w:r>
              <w:rPr>
                <w:rFonts w:ascii="Times New Roman" w:hAnsi="Times New Roman" w:cs="Times New Roman"/>
              </w:rPr>
              <w:fldChar w:fldCharType="end"/>
            </w:r>
          </w:p>
        </w:tc>
      </w:tr>
      <w:tr w:rsidR="00186AB0" w:rsidRPr="00025149" w14:paraId="4C202D0D" w14:textId="05CA5C99" w:rsidTr="009273F0">
        <w:trPr>
          <w:trHeight w:val="300"/>
        </w:trPr>
        <w:tc>
          <w:tcPr>
            <w:tcW w:w="2547" w:type="dxa"/>
            <w:noWrap/>
            <w:hideMark/>
          </w:tcPr>
          <w:p w14:paraId="4372E179"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comorph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altans</w:t>
            </w:r>
            <w:proofErr w:type="spellEnd"/>
          </w:p>
        </w:tc>
        <w:tc>
          <w:tcPr>
            <w:tcW w:w="1559" w:type="dxa"/>
            <w:noWrap/>
            <w:hideMark/>
          </w:tcPr>
          <w:p w14:paraId="2940BB32"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82</w:t>
            </w:r>
          </w:p>
        </w:tc>
        <w:tc>
          <w:tcPr>
            <w:tcW w:w="1701" w:type="dxa"/>
            <w:noWrap/>
            <w:hideMark/>
          </w:tcPr>
          <w:p w14:paraId="335A37A5" w14:textId="3AEB23E5" w:rsidR="00186AB0" w:rsidRPr="00025149" w:rsidRDefault="00186AB0" w:rsidP="00186AB0">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27157D8C"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7E7E3E12" w14:textId="0880375B" w:rsidR="00186AB0" w:rsidRPr="00025149" w:rsidRDefault="00186AB0" w:rsidP="00186AB0">
            <w:pPr>
              <w:jc w:val="center"/>
              <w:rPr>
                <w:rFonts w:ascii="Times New Roman" w:hAnsi="Times New Roman" w:cs="Times New Roman"/>
              </w:rPr>
            </w:pPr>
            <w:r w:rsidRPr="00025149">
              <w:rPr>
                <w:rFonts w:ascii="Times New Roman" w:hAnsi="Times New Roman" w:cs="Times New Roman"/>
              </w:rPr>
              <w:t>4.8</w:t>
            </w:r>
          </w:p>
        </w:tc>
        <w:tc>
          <w:tcPr>
            <w:tcW w:w="4253" w:type="dxa"/>
          </w:tcPr>
          <w:p w14:paraId="3F4F105B" w14:textId="2366C490"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xz5dbqe","properties":{"formattedCitation":"(Ejsmont-Karabin et al., 2004; Hansen et al., 1994; Matveeva, 1986)","plainCitation":"(Ejsmont-Karabin et al., 2004; Hansen et al., 1994; Matveeva, 198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2,"uris":["http://zotero.org/users/local/lQQz50Ex/items/Y97I4BTS"],"uri":["http://zotero.org/users/local/lQQz50Ex/items/Y97I4BTS"],"itemData":{"id":272,"type":"article-journal","container-title":"Hydrobiologia","issue":"1","note":"publisher: Springer","page":"45–54","source":"Google Scholar","title":"Pelagic rotifers of Lake Glubokoe from 1897 to 1984","volume":"141","author":[{"family":"Matveeva","given":"Lilian K."}],"issued":{"date-parts":[["1986"]]}}},{"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Ejsmont-Karabin et al., 2004; Hansen et al., 1994; Matveeva, 1986)</w:t>
            </w:r>
            <w:r>
              <w:rPr>
                <w:rFonts w:ascii="Times New Roman" w:hAnsi="Times New Roman" w:cs="Times New Roman"/>
              </w:rPr>
              <w:fldChar w:fldCharType="end"/>
            </w:r>
          </w:p>
        </w:tc>
      </w:tr>
      <w:tr w:rsidR="00186AB0" w:rsidRPr="00025149" w14:paraId="738A1DAF" w14:textId="5733446E" w:rsidTr="009273F0">
        <w:trPr>
          <w:trHeight w:val="300"/>
        </w:trPr>
        <w:tc>
          <w:tcPr>
            <w:tcW w:w="2547" w:type="dxa"/>
            <w:noWrap/>
            <w:hideMark/>
          </w:tcPr>
          <w:p w14:paraId="096D36F3"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planch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brightwelli</w:t>
            </w:r>
            <w:proofErr w:type="spellEnd"/>
          </w:p>
        </w:tc>
        <w:tc>
          <w:tcPr>
            <w:tcW w:w="1559" w:type="dxa"/>
            <w:noWrap/>
            <w:hideMark/>
          </w:tcPr>
          <w:p w14:paraId="3DE1B8FB"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625</w:t>
            </w:r>
          </w:p>
        </w:tc>
        <w:tc>
          <w:tcPr>
            <w:tcW w:w="1701" w:type="dxa"/>
            <w:noWrap/>
            <w:hideMark/>
          </w:tcPr>
          <w:p w14:paraId="17825193" w14:textId="6ECB71F0" w:rsidR="00186AB0" w:rsidRPr="00025149" w:rsidRDefault="00186AB0" w:rsidP="00186AB0">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7D802673"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385016DE" w14:textId="3B85FD64" w:rsidR="00186AB0" w:rsidRPr="00025149" w:rsidRDefault="00186AB0" w:rsidP="00186AB0">
            <w:pPr>
              <w:jc w:val="center"/>
              <w:rPr>
                <w:rFonts w:ascii="Times New Roman" w:hAnsi="Times New Roman" w:cs="Times New Roman"/>
              </w:rPr>
            </w:pPr>
            <w:r w:rsidRPr="00025149">
              <w:rPr>
                <w:rFonts w:ascii="Times New Roman" w:hAnsi="Times New Roman" w:cs="Times New Roman"/>
              </w:rPr>
              <w:t>36.</w:t>
            </w:r>
            <w:r w:rsidR="009B4107">
              <w:rPr>
                <w:rFonts w:ascii="Times New Roman" w:hAnsi="Times New Roman" w:cs="Times New Roman"/>
              </w:rPr>
              <w:t>8</w:t>
            </w:r>
          </w:p>
        </w:tc>
        <w:tc>
          <w:tcPr>
            <w:tcW w:w="4253" w:type="dxa"/>
          </w:tcPr>
          <w:p w14:paraId="64D513D7" w14:textId="6B0FAB66"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2X2r0Cxv","properties":{"formattedCitation":"(Chang et al., 2010; Ejsmont-Karabin et al., 2004; Hansen et al., 1994)","plainCitation":"(Chang et al., 2010; 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5,"uris":["http://zotero.org/users/local/lQQz50Ex/items/MVHDGCRE"],"uri":["http://zotero.org/users/local/lQQz50Ex/items/MVHDGCRE"],"itemData":{"id":275,"type":"article-journal","container-title":"Journal of Limnology","issue":"2","note":"publisher: PAGEPress Publications","page":"209","source":"Google Scholar","title":"Feeding habits of omnivorous Asplanchna: comparison of diet composition among Asplanchna herricki, A. priodonta and A. girodi in pond ecosystems","title-short":"Feeding habits of omnivorous Asplanchna","volume":"69","author":[{"family":"Chang","given":"Kwang-Hyeon"},{"family":"Hideyuki","given":"D. O. I."},{"family":"Nishibe","given":"Yuichiro"},{"family":"Nakano","given":"Shin-ichi"}],"issued":{"date-parts":[["2010"]]}}}],"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Chang et al., 2010; Ejsmont-Karabin et al., 2004; Hansen et al., 1994)</w:t>
            </w:r>
            <w:r>
              <w:rPr>
                <w:rFonts w:ascii="Times New Roman" w:hAnsi="Times New Roman" w:cs="Times New Roman"/>
              </w:rPr>
              <w:fldChar w:fldCharType="end"/>
            </w:r>
          </w:p>
        </w:tc>
      </w:tr>
      <w:tr w:rsidR="00186AB0" w:rsidRPr="00025149" w14:paraId="52F411A9" w14:textId="5D66FDD0" w:rsidTr="009273F0">
        <w:trPr>
          <w:trHeight w:val="300"/>
        </w:trPr>
        <w:tc>
          <w:tcPr>
            <w:tcW w:w="2547" w:type="dxa"/>
            <w:noWrap/>
            <w:hideMark/>
          </w:tcPr>
          <w:p w14:paraId="14A1B704"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planch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priodonta</w:t>
            </w:r>
            <w:proofErr w:type="spellEnd"/>
          </w:p>
        </w:tc>
        <w:tc>
          <w:tcPr>
            <w:tcW w:w="1559" w:type="dxa"/>
            <w:noWrap/>
            <w:hideMark/>
          </w:tcPr>
          <w:p w14:paraId="1AF6D26C"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436</w:t>
            </w:r>
          </w:p>
        </w:tc>
        <w:tc>
          <w:tcPr>
            <w:tcW w:w="1701" w:type="dxa"/>
            <w:noWrap/>
            <w:hideMark/>
          </w:tcPr>
          <w:p w14:paraId="09F33508" w14:textId="0196D3EA"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246256F"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6816EFA2" w14:textId="1E56AACA" w:rsidR="00186AB0" w:rsidRPr="00025149" w:rsidRDefault="00186AB0" w:rsidP="00186AB0">
            <w:pPr>
              <w:jc w:val="center"/>
              <w:rPr>
                <w:rFonts w:ascii="Times New Roman" w:hAnsi="Times New Roman" w:cs="Times New Roman"/>
              </w:rPr>
            </w:pPr>
            <w:r w:rsidRPr="00025149">
              <w:rPr>
                <w:rFonts w:ascii="Times New Roman" w:hAnsi="Times New Roman" w:cs="Times New Roman"/>
              </w:rPr>
              <w:t>25.6</w:t>
            </w:r>
          </w:p>
        </w:tc>
        <w:tc>
          <w:tcPr>
            <w:tcW w:w="4253" w:type="dxa"/>
          </w:tcPr>
          <w:p w14:paraId="5324052E" w14:textId="2373CD39"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HYcCFWgV","properties":{"formattedCitation":"(Chang et al., 2010; Ejsmont-Karabin et al., 2004; Hansen et al., 1994)","plainCitation":"(Chang et al., 2010; 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5,"uris":["http://zotero.org/users/local/lQQz50Ex/items/MVHDGCRE"],"uri":["http://zotero.org/users/local/lQQz50Ex/items/MVHDGCRE"],"itemData":{"id":275,"type":"article-journal","container-title":"Journal of Limnology","issue":"2","note":"publisher: PAGEPress Publications","page":"209","source":"Google Scholar","title":"Feeding habits of omnivorous Asplanchna: comparison of diet composition among Asplanchna herricki, A. priodonta and A. girodi in pond ecosystems","title-short":"Feeding habits of omnivorous Asplanchna","volume":"69","author":[{"family":"Chang","given":"Kwang-Hyeon"},{"family":"Hideyuki","given":"D. O. I."},{"family":"Nishibe","given":"Yuichiro"},{"family":"Nakano","given":"Shin-ichi"}],"issued":{"date-parts":[["2010"]]}}}],"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Chang et al., 2010; Ejsmont-Karabin et al., 2004; Hansen et al., 1994)</w:t>
            </w:r>
            <w:r>
              <w:rPr>
                <w:rFonts w:ascii="Times New Roman" w:hAnsi="Times New Roman" w:cs="Times New Roman"/>
              </w:rPr>
              <w:fldChar w:fldCharType="end"/>
            </w:r>
          </w:p>
        </w:tc>
      </w:tr>
      <w:tr w:rsidR="00186AB0" w:rsidRPr="00025149" w14:paraId="76533283" w14:textId="27E78FC7" w:rsidTr="009273F0">
        <w:trPr>
          <w:trHeight w:val="300"/>
        </w:trPr>
        <w:tc>
          <w:tcPr>
            <w:tcW w:w="2547" w:type="dxa"/>
            <w:noWrap/>
            <w:hideMark/>
          </w:tcPr>
          <w:p w14:paraId="78566B3D"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angularis</w:t>
            </w:r>
          </w:p>
        </w:tc>
        <w:tc>
          <w:tcPr>
            <w:tcW w:w="1559" w:type="dxa"/>
            <w:noWrap/>
            <w:hideMark/>
          </w:tcPr>
          <w:p w14:paraId="265D041D"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133</w:t>
            </w:r>
          </w:p>
        </w:tc>
        <w:tc>
          <w:tcPr>
            <w:tcW w:w="1701" w:type="dxa"/>
            <w:noWrap/>
            <w:hideMark/>
          </w:tcPr>
          <w:p w14:paraId="5973973D" w14:textId="1703D9E6"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427DDCAC"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71878055" w14:textId="7DE2C9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7.8</w:t>
            </w:r>
          </w:p>
        </w:tc>
        <w:tc>
          <w:tcPr>
            <w:tcW w:w="4253" w:type="dxa"/>
          </w:tcPr>
          <w:p w14:paraId="79838581" w14:textId="3CA8FB62" w:rsidR="00186AB0" w:rsidRPr="00025149" w:rsidRDefault="00952F95" w:rsidP="007803A2">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5U5NojQW","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w:t>
            </w:r>
            <w:r>
              <w:rPr>
                <w:rFonts w:ascii="Times New Roman" w:eastAsia="Times New Roman" w:hAnsi="Times New Roman" w:cs="Times New Roman"/>
                <w:color w:val="000000"/>
                <w:sz w:val="24"/>
                <w:szCs w:val="24"/>
                <w:lang w:eastAsia="pl-PL"/>
              </w:rPr>
              <w:fldChar w:fldCharType="end"/>
            </w:r>
          </w:p>
        </w:tc>
      </w:tr>
      <w:tr w:rsidR="00186AB0" w:rsidRPr="00025149" w14:paraId="121050CC" w14:textId="45A59941" w:rsidTr="009273F0">
        <w:trPr>
          <w:trHeight w:val="300"/>
        </w:trPr>
        <w:tc>
          <w:tcPr>
            <w:tcW w:w="2547" w:type="dxa"/>
            <w:noWrap/>
            <w:hideMark/>
          </w:tcPr>
          <w:p w14:paraId="70C5D2AF"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alyciflorus</w:t>
            </w:r>
            <w:proofErr w:type="spellEnd"/>
          </w:p>
        </w:tc>
        <w:tc>
          <w:tcPr>
            <w:tcW w:w="1559" w:type="dxa"/>
            <w:noWrap/>
            <w:hideMark/>
          </w:tcPr>
          <w:p w14:paraId="70307098"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294</w:t>
            </w:r>
          </w:p>
        </w:tc>
        <w:tc>
          <w:tcPr>
            <w:tcW w:w="1701" w:type="dxa"/>
            <w:noWrap/>
            <w:hideMark/>
          </w:tcPr>
          <w:p w14:paraId="0D5C5C27" w14:textId="4C10918A"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2B47EB0F"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01115C58" w14:textId="4694585D" w:rsidR="00186AB0" w:rsidRPr="00025149" w:rsidRDefault="00186AB0" w:rsidP="00186AB0">
            <w:pPr>
              <w:jc w:val="center"/>
              <w:rPr>
                <w:rFonts w:ascii="Times New Roman" w:hAnsi="Times New Roman" w:cs="Times New Roman"/>
              </w:rPr>
            </w:pPr>
            <w:r w:rsidRPr="00025149">
              <w:rPr>
                <w:rFonts w:ascii="Times New Roman" w:hAnsi="Times New Roman" w:cs="Times New Roman"/>
              </w:rPr>
              <w:t>17.</w:t>
            </w:r>
            <w:r w:rsidR="009B4107">
              <w:rPr>
                <w:rFonts w:ascii="Times New Roman" w:hAnsi="Times New Roman" w:cs="Times New Roman"/>
              </w:rPr>
              <w:t>3</w:t>
            </w:r>
          </w:p>
        </w:tc>
        <w:tc>
          <w:tcPr>
            <w:tcW w:w="4253" w:type="dxa"/>
          </w:tcPr>
          <w:p w14:paraId="7CF521F5" w14:textId="15A58AD3" w:rsidR="00186AB0" w:rsidRPr="00025149" w:rsidRDefault="00952F95" w:rsidP="007803A2">
            <w:pPr>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x9L4KJFC","properties":{"formattedCitation":"(Arndt, 1993; Ejsmont-Karabin et al., 2004; Hansen et al., 1994; Ki\\uc0\\u248{}rboe, 2011; Starkweather and Kellar, 1983)","plainCitation":"(Arndt, 1993; Ejsmont-Karabin et al., 2004; Hansen et al., 1994; Kiørboe, 2011; Starkweather and Kellar, 198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7,"uris":["http://zotero.org/users/local/lQQz50Ex/items/X52EIYYG"],"uri":["http://zotero.org/users/local/lQQz50Ex/items/X52EIYYG"],"itemData":{"id":277,"type":"chapter","container-title":"Biology of Rotifers","page":"373–377","publisher":"Springer","source":"Google Scholar","title":"Utilization of cyanobacteria by Brachionus calyciflorus: Anabaena flos-aquae (NRC-44-1) as a sole or complementary food source","title-short":"Utilization of cyanobacteria by Brachionus calyciflorus","author":[{"family":"Starkweather","given":"Peter L."},{"family":"Kellar","given":"Penelope E."}],"issued":{"date-parts":[["1983"]]}}}],"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Arndt, 1993; Ejsmont-Karabin et al., 2004; Hansen et al., 1994; Kiørboe, 2011; Starkweather and Kellar, 198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7803A2" w:rsidRPr="00025149" w14:paraId="37FA9B19" w14:textId="6324C1EB" w:rsidTr="009273F0">
        <w:trPr>
          <w:trHeight w:val="300"/>
        </w:trPr>
        <w:tc>
          <w:tcPr>
            <w:tcW w:w="2547" w:type="dxa"/>
            <w:noWrap/>
            <w:hideMark/>
          </w:tcPr>
          <w:p w14:paraId="16F857C3"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diversicornis</w:t>
            </w:r>
            <w:proofErr w:type="spellEnd"/>
          </w:p>
        </w:tc>
        <w:tc>
          <w:tcPr>
            <w:tcW w:w="1559" w:type="dxa"/>
            <w:noWrap/>
            <w:hideMark/>
          </w:tcPr>
          <w:p w14:paraId="504B94EA"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252</w:t>
            </w:r>
          </w:p>
        </w:tc>
        <w:tc>
          <w:tcPr>
            <w:tcW w:w="1701" w:type="dxa"/>
            <w:noWrap/>
            <w:hideMark/>
          </w:tcPr>
          <w:p w14:paraId="7E9CB89F" w14:textId="1343D890"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D63AB97"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53BA9533" w14:textId="440EB94F"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4.8</w:t>
            </w:r>
          </w:p>
        </w:tc>
        <w:tc>
          <w:tcPr>
            <w:tcW w:w="4253" w:type="dxa"/>
          </w:tcPr>
          <w:p w14:paraId="14302F69" w14:textId="0F2D4C16" w:rsidR="007803A2" w:rsidRPr="00025149" w:rsidRDefault="00FB12B1" w:rsidP="007803A2">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TJ7ZYG6l","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w:t>
            </w:r>
          </w:p>
        </w:tc>
      </w:tr>
      <w:tr w:rsidR="00FB12B1" w:rsidRPr="00025149" w14:paraId="12B7FBD6" w14:textId="17979D39" w:rsidTr="009273F0">
        <w:trPr>
          <w:trHeight w:val="300"/>
        </w:trPr>
        <w:tc>
          <w:tcPr>
            <w:tcW w:w="2547" w:type="dxa"/>
            <w:noWrap/>
            <w:hideMark/>
          </w:tcPr>
          <w:p w14:paraId="241CD232"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falcatus</w:t>
            </w:r>
            <w:proofErr w:type="spellEnd"/>
          </w:p>
        </w:tc>
        <w:tc>
          <w:tcPr>
            <w:tcW w:w="1559" w:type="dxa"/>
            <w:noWrap/>
            <w:hideMark/>
          </w:tcPr>
          <w:p w14:paraId="00B87FEA"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30</w:t>
            </w:r>
          </w:p>
        </w:tc>
        <w:tc>
          <w:tcPr>
            <w:tcW w:w="1701" w:type="dxa"/>
            <w:noWrap/>
            <w:hideMark/>
          </w:tcPr>
          <w:p w14:paraId="410FECE1" w14:textId="6C4735A8"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1AFF4869"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4E89ACD3" w14:textId="03E7E58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7.6</w:t>
            </w:r>
          </w:p>
        </w:tc>
        <w:tc>
          <w:tcPr>
            <w:tcW w:w="4253" w:type="dxa"/>
          </w:tcPr>
          <w:p w14:paraId="2E775186" w14:textId="22BC0073"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HCZ9o8Qe","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5E64AB78" w14:textId="327F55E6" w:rsidTr="009273F0">
        <w:trPr>
          <w:trHeight w:val="300"/>
        </w:trPr>
        <w:tc>
          <w:tcPr>
            <w:tcW w:w="2547" w:type="dxa"/>
            <w:noWrap/>
            <w:hideMark/>
          </w:tcPr>
          <w:p w14:paraId="37450AC6"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eydigii</w:t>
            </w:r>
            <w:proofErr w:type="spellEnd"/>
          </w:p>
        </w:tc>
        <w:tc>
          <w:tcPr>
            <w:tcW w:w="1559" w:type="dxa"/>
            <w:noWrap/>
            <w:hideMark/>
          </w:tcPr>
          <w:p w14:paraId="6EBB1316"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45</w:t>
            </w:r>
          </w:p>
        </w:tc>
        <w:tc>
          <w:tcPr>
            <w:tcW w:w="1701" w:type="dxa"/>
            <w:noWrap/>
            <w:hideMark/>
          </w:tcPr>
          <w:p w14:paraId="19D825EF" w14:textId="3FDA7184"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14340DE1"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2C05323A" w14:textId="725DB0CD"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4.4</w:t>
            </w:r>
          </w:p>
        </w:tc>
        <w:tc>
          <w:tcPr>
            <w:tcW w:w="4253" w:type="dxa"/>
          </w:tcPr>
          <w:p w14:paraId="5A0F38B0" w14:textId="66D6E326"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WOxDqWTD","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4B7C6F8A" w14:textId="14FE9381" w:rsidTr="009273F0">
        <w:trPr>
          <w:trHeight w:val="300"/>
        </w:trPr>
        <w:tc>
          <w:tcPr>
            <w:tcW w:w="2547" w:type="dxa"/>
            <w:noWrap/>
            <w:hideMark/>
          </w:tcPr>
          <w:p w14:paraId="5712F09C"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quadridentatus</w:t>
            </w:r>
            <w:proofErr w:type="spellEnd"/>
          </w:p>
        </w:tc>
        <w:tc>
          <w:tcPr>
            <w:tcW w:w="1559" w:type="dxa"/>
            <w:noWrap/>
            <w:hideMark/>
          </w:tcPr>
          <w:p w14:paraId="0CA57E98"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85</w:t>
            </w:r>
          </w:p>
        </w:tc>
        <w:tc>
          <w:tcPr>
            <w:tcW w:w="1701" w:type="dxa"/>
            <w:noWrap/>
            <w:hideMark/>
          </w:tcPr>
          <w:p w14:paraId="43F6529A" w14:textId="03183EB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BCBBF6D"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327B9E80" w14:textId="3DC6875F"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0.</w:t>
            </w:r>
            <w:r w:rsidR="009B4107">
              <w:rPr>
                <w:rFonts w:ascii="Times New Roman" w:hAnsi="Times New Roman" w:cs="Times New Roman"/>
              </w:rPr>
              <w:t>9</w:t>
            </w:r>
          </w:p>
        </w:tc>
        <w:tc>
          <w:tcPr>
            <w:tcW w:w="4253" w:type="dxa"/>
          </w:tcPr>
          <w:p w14:paraId="056D6DFF" w14:textId="1A27A7AD"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ZlMYKaaI","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006BD16C" w14:textId="5221709B" w:rsidTr="009273F0">
        <w:trPr>
          <w:trHeight w:val="300"/>
        </w:trPr>
        <w:tc>
          <w:tcPr>
            <w:tcW w:w="2547" w:type="dxa"/>
            <w:noWrap/>
            <w:hideMark/>
          </w:tcPr>
          <w:p w14:paraId="7FCFCF34"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rubens</w:t>
            </w:r>
            <w:proofErr w:type="spellEnd"/>
          </w:p>
        </w:tc>
        <w:tc>
          <w:tcPr>
            <w:tcW w:w="1559" w:type="dxa"/>
            <w:noWrap/>
            <w:hideMark/>
          </w:tcPr>
          <w:p w14:paraId="624D086E"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20</w:t>
            </w:r>
          </w:p>
        </w:tc>
        <w:tc>
          <w:tcPr>
            <w:tcW w:w="1701" w:type="dxa"/>
            <w:noWrap/>
            <w:hideMark/>
          </w:tcPr>
          <w:p w14:paraId="40495E9E" w14:textId="17F90A2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9BFBA80"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2B6297F1" w14:textId="04441A3D"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2.9</w:t>
            </w:r>
          </w:p>
        </w:tc>
        <w:tc>
          <w:tcPr>
            <w:tcW w:w="4253" w:type="dxa"/>
          </w:tcPr>
          <w:p w14:paraId="67E9C126" w14:textId="72436387"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KXeji5sI","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07CE1809" w14:textId="0DA3BCA7" w:rsidTr="009273F0">
        <w:trPr>
          <w:trHeight w:val="300"/>
        </w:trPr>
        <w:tc>
          <w:tcPr>
            <w:tcW w:w="2547" w:type="dxa"/>
            <w:noWrap/>
            <w:hideMark/>
          </w:tcPr>
          <w:p w14:paraId="434DB9A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lastRenderedPageBreak/>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urceolaris</w:t>
            </w:r>
            <w:proofErr w:type="spellEnd"/>
          </w:p>
        </w:tc>
        <w:tc>
          <w:tcPr>
            <w:tcW w:w="1559" w:type="dxa"/>
            <w:noWrap/>
            <w:hideMark/>
          </w:tcPr>
          <w:p w14:paraId="17D930D1"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31</w:t>
            </w:r>
          </w:p>
        </w:tc>
        <w:tc>
          <w:tcPr>
            <w:tcW w:w="1701" w:type="dxa"/>
            <w:noWrap/>
            <w:hideMark/>
          </w:tcPr>
          <w:p w14:paraId="02327063" w14:textId="711F9134"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640E2AC1"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0E8B0F14" w14:textId="33F6E2ED"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3.</w:t>
            </w:r>
            <w:r w:rsidR="009B4107">
              <w:rPr>
                <w:rFonts w:ascii="Times New Roman" w:hAnsi="Times New Roman" w:cs="Times New Roman"/>
              </w:rPr>
              <w:t>6</w:t>
            </w:r>
          </w:p>
        </w:tc>
        <w:tc>
          <w:tcPr>
            <w:tcW w:w="4253" w:type="dxa"/>
          </w:tcPr>
          <w:p w14:paraId="5D891115" w14:textId="74A7762E"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shuQcc68","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757FBB88" w14:textId="6E61383B" w:rsidTr="009273F0">
        <w:trPr>
          <w:trHeight w:val="300"/>
        </w:trPr>
        <w:tc>
          <w:tcPr>
            <w:tcW w:w="2547" w:type="dxa"/>
            <w:noWrap/>
            <w:hideMark/>
          </w:tcPr>
          <w:p w14:paraId="087CB35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Euchlani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dilatata</w:t>
            </w:r>
            <w:proofErr w:type="spellEnd"/>
          </w:p>
        </w:tc>
        <w:tc>
          <w:tcPr>
            <w:tcW w:w="1559" w:type="dxa"/>
            <w:noWrap/>
            <w:hideMark/>
          </w:tcPr>
          <w:p w14:paraId="32F9C310"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20</w:t>
            </w:r>
          </w:p>
        </w:tc>
        <w:tc>
          <w:tcPr>
            <w:tcW w:w="1701" w:type="dxa"/>
            <w:noWrap/>
            <w:hideMark/>
          </w:tcPr>
          <w:p w14:paraId="32BD1335" w14:textId="3EFD6A8E" w:rsidR="00FB12B1" w:rsidRPr="00025149" w:rsidRDefault="00FB12B1" w:rsidP="00FB12B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1A969C4B"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EF69A07" w14:textId="216C6F19"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2.9</w:t>
            </w:r>
          </w:p>
        </w:tc>
        <w:tc>
          <w:tcPr>
            <w:tcW w:w="4253" w:type="dxa"/>
          </w:tcPr>
          <w:p w14:paraId="22B714F7" w14:textId="15E9954A"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6TzFANef","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74778596" w14:textId="64AC0000" w:rsidTr="009273F0">
        <w:trPr>
          <w:trHeight w:val="300"/>
        </w:trPr>
        <w:tc>
          <w:tcPr>
            <w:tcW w:w="2547" w:type="dxa"/>
            <w:noWrap/>
            <w:hideMark/>
          </w:tcPr>
          <w:p w14:paraId="404A4B10"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Filin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seta</w:t>
            </w:r>
            <w:proofErr w:type="spellEnd"/>
          </w:p>
        </w:tc>
        <w:tc>
          <w:tcPr>
            <w:tcW w:w="1559" w:type="dxa"/>
            <w:noWrap/>
            <w:hideMark/>
          </w:tcPr>
          <w:p w14:paraId="7D2E8BFC"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16</w:t>
            </w:r>
          </w:p>
        </w:tc>
        <w:tc>
          <w:tcPr>
            <w:tcW w:w="1701" w:type="dxa"/>
            <w:noWrap/>
            <w:hideMark/>
          </w:tcPr>
          <w:p w14:paraId="7DBD4751" w14:textId="2AA2F0D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165E988"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DBCF108" w14:textId="57EED31E" w:rsidR="00FB12B1" w:rsidRPr="00025149" w:rsidRDefault="00FB12B1" w:rsidP="00FB12B1">
            <w:pPr>
              <w:jc w:val="center"/>
              <w:rPr>
                <w:rFonts w:ascii="Times New Roman" w:hAnsi="Times New Roman" w:cs="Times New Roman"/>
              </w:rPr>
            </w:pPr>
            <w:r w:rsidRPr="00025149">
              <w:rPr>
                <w:rFonts w:ascii="Times New Roman" w:hAnsi="Times New Roman" w:cs="Times New Roman"/>
              </w:rPr>
              <w:t>6.8</w:t>
            </w:r>
          </w:p>
        </w:tc>
        <w:tc>
          <w:tcPr>
            <w:tcW w:w="4253" w:type="dxa"/>
          </w:tcPr>
          <w:p w14:paraId="3588E9A6" w14:textId="66BF481F"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U66a6qVM","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w:t>
            </w:r>
            <w:r w:rsidRPr="00826A31">
              <w:rPr>
                <w:rFonts w:ascii="Times New Roman" w:eastAsia="Times New Roman" w:hAnsi="Times New Roman" w:cs="Times New Roman"/>
                <w:color w:val="000000"/>
                <w:sz w:val="24"/>
                <w:szCs w:val="24"/>
                <w:lang w:eastAsia="pl-PL"/>
              </w:rPr>
              <w:fldChar w:fldCharType="end"/>
            </w:r>
          </w:p>
        </w:tc>
      </w:tr>
      <w:tr w:rsidR="007803A2" w:rsidRPr="00025149" w14:paraId="7E7A29B7" w14:textId="6078637D" w:rsidTr="009273F0">
        <w:trPr>
          <w:trHeight w:val="300"/>
        </w:trPr>
        <w:tc>
          <w:tcPr>
            <w:tcW w:w="2547" w:type="dxa"/>
            <w:noWrap/>
            <w:hideMark/>
          </w:tcPr>
          <w:p w14:paraId="284CC8D9"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Gastrop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hyptopus</w:t>
            </w:r>
            <w:proofErr w:type="spellEnd"/>
          </w:p>
        </w:tc>
        <w:tc>
          <w:tcPr>
            <w:tcW w:w="1559" w:type="dxa"/>
            <w:noWrap/>
            <w:hideMark/>
          </w:tcPr>
          <w:p w14:paraId="24C20254"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79</w:t>
            </w:r>
          </w:p>
        </w:tc>
        <w:tc>
          <w:tcPr>
            <w:tcW w:w="1701" w:type="dxa"/>
            <w:noWrap/>
            <w:hideMark/>
          </w:tcPr>
          <w:p w14:paraId="41E00DA8" w14:textId="7D1E3626" w:rsidR="007803A2" w:rsidRPr="00025149" w:rsidRDefault="007803A2" w:rsidP="007803A2">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4B78C843"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73A79132" w14:textId="00261938" w:rsidR="007803A2" w:rsidRPr="00025149" w:rsidRDefault="007803A2" w:rsidP="007803A2">
            <w:pPr>
              <w:jc w:val="center"/>
              <w:rPr>
                <w:rFonts w:ascii="Times New Roman" w:hAnsi="Times New Roman" w:cs="Times New Roman"/>
              </w:rPr>
            </w:pPr>
            <w:r w:rsidRPr="00025149">
              <w:rPr>
                <w:rFonts w:ascii="Times New Roman" w:hAnsi="Times New Roman" w:cs="Times New Roman"/>
              </w:rPr>
              <w:t>4.6</w:t>
            </w:r>
          </w:p>
        </w:tc>
        <w:tc>
          <w:tcPr>
            <w:tcW w:w="4253" w:type="dxa"/>
          </w:tcPr>
          <w:p w14:paraId="058D989E" w14:textId="07C774E1" w:rsidR="007803A2" w:rsidRPr="00025149" w:rsidRDefault="00FB12B1"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FbEqVmvz","properties":{"formattedCitation":"(Ejsmont-Karabin et al., 2004; Hansen et al., 1994; Sodr\\uc0\\u233{} et al., 2017; Wilk-Wo\\uc0\\u378{}niak et al., 2001)","plainCitation":"(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Sodré et al., 2017; Wilk-Woźniak et al., 2001)</w:t>
            </w:r>
            <w:r>
              <w:rPr>
                <w:rFonts w:ascii="Times New Roman" w:hAnsi="Times New Roman" w:cs="Times New Roman"/>
              </w:rPr>
              <w:fldChar w:fldCharType="end"/>
            </w:r>
          </w:p>
        </w:tc>
      </w:tr>
      <w:tr w:rsidR="007803A2" w:rsidRPr="00025149" w14:paraId="74123B4D" w14:textId="24248F96" w:rsidTr="009273F0">
        <w:trPr>
          <w:trHeight w:val="300"/>
        </w:trPr>
        <w:tc>
          <w:tcPr>
            <w:tcW w:w="2547" w:type="dxa"/>
            <w:noWrap/>
            <w:hideMark/>
          </w:tcPr>
          <w:p w14:paraId="2F9F49BE"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Gastropus</w:t>
            </w:r>
            <w:proofErr w:type="spellEnd"/>
            <w:r w:rsidRPr="00025149">
              <w:rPr>
                <w:rFonts w:ascii="Times New Roman" w:hAnsi="Times New Roman" w:cs="Times New Roman"/>
                <w:i/>
              </w:rPr>
              <w:t xml:space="preserve"> minor</w:t>
            </w:r>
          </w:p>
        </w:tc>
        <w:tc>
          <w:tcPr>
            <w:tcW w:w="1559" w:type="dxa"/>
            <w:noWrap/>
            <w:hideMark/>
          </w:tcPr>
          <w:p w14:paraId="0CDCC608"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10</w:t>
            </w:r>
          </w:p>
        </w:tc>
        <w:tc>
          <w:tcPr>
            <w:tcW w:w="1701" w:type="dxa"/>
            <w:noWrap/>
            <w:hideMark/>
          </w:tcPr>
          <w:p w14:paraId="0CA5E9BD" w14:textId="09256DB8" w:rsidR="007803A2" w:rsidRPr="00025149" w:rsidRDefault="007803A2" w:rsidP="007803A2">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5404C06A"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55568AA8" w14:textId="76008418" w:rsidR="007803A2" w:rsidRPr="00025149" w:rsidRDefault="007803A2" w:rsidP="007803A2">
            <w:pPr>
              <w:jc w:val="center"/>
              <w:rPr>
                <w:rFonts w:ascii="Times New Roman" w:hAnsi="Times New Roman" w:cs="Times New Roman"/>
              </w:rPr>
            </w:pPr>
            <w:r w:rsidRPr="00025149">
              <w:rPr>
                <w:rFonts w:ascii="Times New Roman" w:hAnsi="Times New Roman" w:cs="Times New Roman"/>
              </w:rPr>
              <w:t>6.</w:t>
            </w:r>
            <w:r w:rsidR="009B4107">
              <w:rPr>
                <w:rFonts w:ascii="Times New Roman" w:hAnsi="Times New Roman" w:cs="Times New Roman"/>
              </w:rPr>
              <w:t>5</w:t>
            </w:r>
          </w:p>
        </w:tc>
        <w:tc>
          <w:tcPr>
            <w:tcW w:w="4253" w:type="dxa"/>
          </w:tcPr>
          <w:p w14:paraId="29A52B16" w14:textId="7048693B" w:rsidR="007803A2" w:rsidRPr="00025149" w:rsidRDefault="00FB12B1"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vZ30oPNC","properties":{"formattedCitation":"(Ejsmont-Karabin et al., 2004; Hansen et al., 1994; Sodr\\uc0\\u233{} et al., 2017; Wilk-Wo\\uc0\\u378{}niak et al., 2001)","plainCitation":"(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Sodré et al., 2017; Wilk-Woźniak et al., 2001)</w:t>
            </w:r>
            <w:r>
              <w:rPr>
                <w:rFonts w:ascii="Times New Roman" w:hAnsi="Times New Roman" w:cs="Times New Roman"/>
              </w:rPr>
              <w:fldChar w:fldCharType="end"/>
            </w:r>
          </w:p>
        </w:tc>
      </w:tr>
      <w:tr w:rsidR="007803A2" w:rsidRPr="00025149" w14:paraId="7BE62C38" w14:textId="4072AA4F" w:rsidTr="009273F0">
        <w:trPr>
          <w:trHeight w:val="300"/>
        </w:trPr>
        <w:tc>
          <w:tcPr>
            <w:tcW w:w="2547" w:type="dxa"/>
            <w:noWrap/>
            <w:hideMark/>
          </w:tcPr>
          <w:p w14:paraId="7A79E4DE"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Kellicot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spina</w:t>
            </w:r>
            <w:proofErr w:type="spellEnd"/>
          </w:p>
        </w:tc>
        <w:tc>
          <w:tcPr>
            <w:tcW w:w="1559" w:type="dxa"/>
            <w:noWrap/>
            <w:hideMark/>
          </w:tcPr>
          <w:p w14:paraId="314E0811"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41</w:t>
            </w:r>
          </w:p>
        </w:tc>
        <w:tc>
          <w:tcPr>
            <w:tcW w:w="1701" w:type="dxa"/>
            <w:noWrap/>
            <w:hideMark/>
          </w:tcPr>
          <w:p w14:paraId="199851EA" w14:textId="7CD5B138"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038B3A67"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0F4C4455" w14:textId="672513A0" w:rsidR="007803A2" w:rsidRPr="00025149" w:rsidRDefault="007803A2" w:rsidP="007803A2">
            <w:pPr>
              <w:jc w:val="center"/>
              <w:rPr>
                <w:rFonts w:ascii="Times New Roman" w:hAnsi="Times New Roman" w:cs="Times New Roman"/>
              </w:rPr>
            </w:pPr>
            <w:r w:rsidRPr="00025149">
              <w:rPr>
                <w:rFonts w:ascii="Times New Roman" w:hAnsi="Times New Roman" w:cs="Times New Roman"/>
              </w:rPr>
              <w:t>8.</w:t>
            </w:r>
            <w:r w:rsidR="009B4107">
              <w:rPr>
                <w:rFonts w:ascii="Times New Roman" w:hAnsi="Times New Roman" w:cs="Times New Roman"/>
              </w:rPr>
              <w:t>3</w:t>
            </w:r>
          </w:p>
        </w:tc>
        <w:tc>
          <w:tcPr>
            <w:tcW w:w="4253" w:type="dxa"/>
          </w:tcPr>
          <w:p w14:paraId="09FC5ED6" w14:textId="69B619AC" w:rsidR="007803A2" w:rsidRPr="00025149" w:rsidRDefault="00FB12B1" w:rsidP="007803A2">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kQnHqnqW","properties":{"formattedCitation":"(Arndt, 1993; Ejsmont-Karabin et al., 2004; Hansen et al., 1994; Ki\\uc0\\u248{}rboe, 2011; Wilk-Wo\\uc0\\u378{}niak et al., 2001)","plainCitation":"(Arndt, 1993; Ejsmont-Karabin et al., 2004; 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 Wilk-Woźniak et al., 2001)</w:t>
            </w:r>
            <w:r>
              <w:rPr>
                <w:rFonts w:ascii="Times New Roman" w:eastAsia="Times New Roman" w:hAnsi="Times New Roman" w:cs="Times New Roman"/>
                <w:color w:val="000000"/>
                <w:sz w:val="24"/>
                <w:szCs w:val="24"/>
                <w:lang w:eastAsia="pl-PL"/>
              </w:rPr>
              <w:fldChar w:fldCharType="end"/>
            </w:r>
          </w:p>
        </w:tc>
      </w:tr>
      <w:tr w:rsidR="00FB12B1" w:rsidRPr="00025149" w14:paraId="2C412CB9" w14:textId="31CEEBD2" w:rsidTr="009273F0">
        <w:trPr>
          <w:trHeight w:val="300"/>
        </w:trPr>
        <w:tc>
          <w:tcPr>
            <w:tcW w:w="2547" w:type="dxa"/>
            <w:noWrap/>
            <w:hideMark/>
          </w:tcPr>
          <w:p w14:paraId="483B5B27"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Keratell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ochlearis</w:t>
            </w:r>
            <w:proofErr w:type="spellEnd"/>
          </w:p>
        </w:tc>
        <w:tc>
          <w:tcPr>
            <w:tcW w:w="1559" w:type="dxa"/>
            <w:noWrap/>
            <w:hideMark/>
          </w:tcPr>
          <w:p w14:paraId="2824B5EB"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26</w:t>
            </w:r>
          </w:p>
        </w:tc>
        <w:tc>
          <w:tcPr>
            <w:tcW w:w="1701" w:type="dxa"/>
            <w:noWrap/>
            <w:hideMark/>
          </w:tcPr>
          <w:p w14:paraId="2363CE8A" w14:textId="76E905F2"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46F759A0"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A3632A2" w14:textId="146ECA2D" w:rsidR="00FB12B1" w:rsidRPr="00025149" w:rsidRDefault="00FB12B1" w:rsidP="00FB12B1">
            <w:pPr>
              <w:jc w:val="center"/>
              <w:rPr>
                <w:rFonts w:ascii="Times New Roman" w:hAnsi="Times New Roman" w:cs="Times New Roman"/>
              </w:rPr>
            </w:pPr>
            <w:r w:rsidRPr="00025149">
              <w:rPr>
                <w:rFonts w:ascii="Times New Roman" w:hAnsi="Times New Roman" w:cs="Times New Roman"/>
              </w:rPr>
              <w:t>7.4</w:t>
            </w:r>
          </w:p>
        </w:tc>
        <w:tc>
          <w:tcPr>
            <w:tcW w:w="4253" w:type="dxa"/>
          </w:tcPr>
          <w:p w14:paraId="6A3993FB" w14:textId="72C755EE" w:rsidR="00FB12B1" w:rsidRPr="00025149" w:rsidRDefault="00FB12B1" w:rsidP="00FB12B1">
            <w:pPr>
              <w:rPr>
                <w:rFonts w:ascii="Times New Roman" w:hAnsi="Times New Roman" w:cs="Times New Roman"/>
              </w:rPr>
            </w:pPr>
            <w:r w:rsidRPr="002A5163">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vSwK2oGq","properties":{"formattedCitation":"(Arndt, 1993; Ejsmont-Karabin et al., 2004; Hansen et al., 1994; Ki\\uc0\\u248{}rboe, 2011; Wilk-Wo\\uc0\\u378{}niak et al., 2001)","plainCitation":"(Arndt, 1993; Ejsmont-Karabin et al., 2004; 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sidRPr="002A5163">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 Wilk-Woźniak et al., 2001)</w:t>
            </w:r>
            <w:r w:rsidRPr="002A5163">
              <w:rPr>
                <w:rFonts w:ascii="Times New Roman" w:eastAsia="Times New Roman" w:hAnsi="Times New Roman" w:cs="Times New Roman"/>
                <w:color w:val="000000"/>
                <w:sz w:val="24"/>
                <w:szCs w:val="24"/>
                <w:lang w:eastAsia="pl-PL"/>
              </w:rPr>
              <w:fldChar w:fldCharType="end"/>
            </w:r>
          </w:p>
        </w:tc>
      </w:tr>
      <w:tr w:rsidR="00FB12B1" w:rsidRPr="00025149" w14:paraId="146BE5E7" w14:textId="3DEEE2F8" w:rsidTr="009273F0">
        <w:trPr>
          <w:trHeight w:val="300"/>
        </w:trPr>
        <w:tc>
          <w:tcPr>
            <w:tcW w:w="2547" w:type="dxa"/>
            <w:noWrap/>
            <w:hideMark/>
          </w:tcPr>
          <w:p w14:paraId="5B5D6DB4"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Keratella</w:t>
            </w:r>
            <w:proofErr w:type="spellEnd"/>
            <w:r w:rsidRPr="00025149">
              <w:rPr>
                <w:rFonts w:ascii="Times New Roman" w:hAnsi="Times New Roman" w:cs="Times New Roman"/>
                <w:i/>
              </w:rPr>
              <w:t xml:space="preserve"> quadrata</w:t>
            </w:r>
          </w:p>
        </w:tc>
        <w:tc>
          <w:tcPr>
            <w:tcW w:w="1559" w:type="dxa"/>
            <w:noWrap/>
            <w:hideMark/>
          </w:tcPr>
          <w:p w14:paraId="2A466A95"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89</w:t>
            </w:r>
          </w:p>
        </w:tc>
        <w:tc>
          <w:tcPr>
            <w:tcW w:w="1701" w:type="dxa"/>
            <w:noWrap/>
            <w:hideMark/>
          </w:tcPr>
          <w:p w14:paraId="6A73A7F3" w14:textId="6BCC1C31"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1FEFC9A"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5E2D8C4A" w14:textId="794EED25"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1.1</w:t>
            </w:r>
          </w:p>
        </w:tc>
        <w:tc>
          <w:tcPr>
            <w:tcW w:w="4253" w:type="dxa"/>
          </w:tcPr>
          <w:p w14:paraId="10861552" w14:textId="76761E9A" w:rsidR="00FB12B1" w:rsidRPr="00025149" w:rsidRDefault="00FB12B1" w:rsidP="00FB12B1">
            <w:pPr>
              <w:rPr>
                <w:rFonts w:ascii="Times New Roman" w:hAnsi="Times New Roman" w:cs="Times New Roman"/>
              </w:rPr>
            </w:pPr>
            <w:r w:rsidRPr="002A5163">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maofzvDF","properties":{"formattedCitation":"(Arndt, 1993; Ejsmont-Karabin et al., 2004; Hansen et al., 1994; Ki\\uc0\\u248{}rboe, 2011; Wilk-Wo\\uc0\\u378{}niak et al., 2001)","plainCitation":"(Arndt, 1993; Ejsmont-Karabin et al., 2004; 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sidRPr="002A5163">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 Wilk-Woźniak et al., 2001)</w:t>
            </w:r>
            <w:r w:rsidRPr="002A5163">
              <w:rPr>
                <w:rFonts w:ascii="Times New Roman" w:eastAsia="Times New Roman" w:hAnsi="Times New Roman" w:cs="Times New Roman"/>
                <w:color w:val="000000"/>
                <w:sz w:val="24"/>
                <w:szCs w:val="24"/>
                <w:lang w:eastAsia="pl-PL"/>
              </w:rPr>
              <w:fldChar w:fldCharType="end"/>
            </w:r>
          </w:p>
        </w:tc>
      </w:tr>
      <w:tr w:rsidR="00FB12B1" w:rsidRPr="00025149" w14:paraId="14098A36" w14:textId="02EC9A5F" w:rsidTr="009273F0">
        <w:trPr>
          <w:trHeight w:val="300"/>
        </w:trPr>
        <w:tc>
          <w:tcPr>
            <w:tcW w:w="2547" w:type="dxa"/>
            <w:noWrap/>
            <w:hideMark/>
          </w:tcPr>
          <w:p w14:paraId="0A5F7B6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Keratella</w:t>
            </w:r>
            <w:proofErr w:type="spellEnd"/>
            <w:r w:rsidRPr="00025149">
              <w:rPr>
                <w:rFonts w:ascii="Times New Roman" w:hAnsi="Times New Roman" w:cs="Times New Roman"/>
                <w:i/>
              </w:rPr>
              <w:t xml:space="preserve"> tecta</w:t>
            </w:r>
          </w:p>
        </w:tc>
        <w:tc>
          <w:tcPr>
            <w:tcW w:w="1559" w:type="dxa"/>
            <w:noWrap/>
            <w:hideMark/>
          </w:tcPr>
          <w:p w14:paraId="0C0EDA65"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09</w:t>
            </w:r>
          </w:p>
        </w:tc>
        <w:tc>
          <w:tcPr>
            <w:tcW w:w="1701" w:type="dxa"/>
            <w:noWrap/>
            <w:hideMark/>
          </w:tcPr>
          <w:p w14:paraId="30DD0758" w14:textId="2EBC88B2"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A6F8CB8"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47628D7" w14:textId="63ECAB9C" w:rsidR="00FB12B1" w:rsidRPr="00025149" w:rsidRDefault="00FB12B1" w:rsidP="00FB12B1">
            <w:pPr>
              <w:jc w:val="center"/>
              <w:rPr>
                <w:rFonts w:ascii="Times New Roman" w:hAnsi="Times New Roman" w:cs="Times New Roman"/>
              </w:rPr>
            </w:pPr>
            <w:r w:rsidRPr="00025149">
              <w:rPr>
                <w:rFonts w:ascii="Times New Roman" w:hAnsi="Times New Roman" w:cs="Times New Roman"/>
              </w:rPr>
              <w:t>6.4</w:t>
            </w:r>
          </w:p>
        </w:tc>
        <w:tc>
          <w:tcPr>
            <w:tcW w:w="4253" w:type="dxa"/>
          </w:tcPr>
          <w:p w14:paraId="49EAEF1A" w14:textId="64036E8F" w:rsidR="00FB12B1" w:rsidRPr="00025149" w:rsidRDefault="00FB12B1" w:rsidP="00FB12B1">
            <w:pPr>
              <w:rPr>
                <w:rFonts w:ascii="Times New Roman" w:hAnsi="Times New Roman" w:cs="Times New Roman"/>
              </w:rPr>
            </w:pPr>
            <w:r w:rsidRPr="002A5163">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QDMqPOJZ","properties":{"formattedCitation":"(Arndt, 1993; Ejsmont-Karabin et al., 2004; Hansen et al., 1994; Ki\\uc0\\u248{}rboe, 2011; Wilk-Wo\\uc0\\u378{}niak et al., 2001)","plainCitation":"(Arndt, 1993; Ejsmont-Karabin et al., 2004; 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sidRPr="002A5163">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Kiørboe, 2011; Wilk-Woźniak et al., 2001)</w:t>
            </w:r>
            <w:r w:rsidRPr="002A5163">
              <w:rPr>
                <w:rFonts w:ascii="Times New Roman" w:eastAsia="Times New Roman" w:hAnsi="Times New Roman" w:cs="Times New Roman"/>
                <w:color w:val="000000"/>
                <w:sz w:val="24"/>
                <w:szCs w:val="24"/>
                <w:lang w:eastAsia="pl-PL"/>
              </w:rPr>
              <w:fldChar w:fldCharType="end"/>
            </w:r>
          </w:p>
        </w:tc>
      </w:tr>
      <w:tr w:rsidR="007803A2" w:rsidRPr="00025149" w14:paraId="498C1071" w14:textId="54E381F4" w:rsidTr="009273F0">
        <w:trPr>
          <w:trHeight w:val="300"/>
        </w:trPr>
        <w:tc>
          <w:tcPr>
            <w:tcW w:w="2547" w:type="dxa"/>
            <w:noWrap/>
            <w:hideMark/>
          </w:tcPr>
          <w:p w14:paraId="4D0805BE"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Lecane</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559" w:type="dxa"/>
            <w:noWrap/>
            <w:hideMark/>
          </w:tcPr>
          <w:p w14:paraId="47D138D8"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87</w:t>
            </w:r>
          </w:p>
        </w:tc>
        <w:tc>
          <w:tcPr>
            <w:tcW w:w="1701" w:type="dxa"/>
            <w:noWrap/>
            <w:hideMark/>
          </w:tcPr>
          <w:p w14:paraId="407E82BF" w14:textId="2DA6E0E1"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06AAFC7"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27E64FB1" w14:textId="0980739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5.1</w:t>
            </w:r>
          </w:p>
        </w:tc>
        <w:tc>
          <w:tcPr>
            <w:tcW w:w="4253" w:type="dxa"/>
          </w:tcPr>
          <w:p w14:paraId="36FD3F63" w14:textId="1A937DB0" w:rsidR="007803A2" w:rsidRPr="00025149" w:rsidRDefault="00FB12B1" w:rsidP="007803A2">
            <w:pPr>
              <w:tabs>
                <w:tab w:val="left" w:pos="2025"/>
              </w:tabs>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1evRKa8X","properties":{"formattedCitation":"(Ejsmont-Karabin et al., 2004; Hansen et al., 1994; Ki\\uc0\\u248{}rboe, 2011; Serrania-Soto et al., 2011)","plainCitation":"(Ejsmont-Karabin et al., 2004; Hansen et al., 1994; Kiørboe, 2011; Serrania-Soto et al.,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83,"uris":["http://zotero.org/users/local/lQQz50Ex/items/6WV6PKGK"],"uri":["http://zotero.org/users/local/lQQz50Ex/items/6WV6PKGK"],"itemData":{"id":283,"type":"article-journal","container-title":"Journal of environmental biology","issue":"4","note":"publisher: Triveni Enterprises","page":"523","source":"Google Scholar","title":"Studies on comparative population growth of some species of the rotifer Lecane (Rotifera)","volume":"32","author":[{"family":"Serrania-Soto","given":"C. R."},{"family":"Sarma","given":"S. S. S."},{"family":"Nandini","given":"S."}],"issued":{"date-parts":[["2011"]]}}}],"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Kiørboe, 2011; Serrania-Soto et al., 2011)</w:t>
            </w:r>
            <w:r>
              <w:rPr>
                <w:rFonts w:ascii="Times New Roman" w:hAnsi="Times New Roman" w:cs="Times New Roman"/>
              </w:rPr>
              <w:fldChar w:fldCharType="end"/>
            </w:r>
          </w:p>
        </w:tc>
      </w:tr>
      <w:tr w:rsidR="00FB12B1" w:rsidRPr="00025149" w14:paraId="7CD72159" w14:textId="2C759953" w:rsidTr="009273F0">
        <w:trPr>
          <w:trHeight w:val="300"/>
        </w:trPr>
        <w:tc>
          <w:tcPr>
            <w:tcW w:w="2547" w:type="dxa"/>
            <w:noWrap/>
            <w:hideMark/>
          </w:tcPr>
          <w:p w14:paraId="1D5FA268"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Lecane</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losterocerca</w:t>
            </w:r>
            <w:proofErr w:type="spellEnd"/>
          </w:p>
        </w:tc>
        <w:tc>
          <w:tcPr>
            <w:tcW w:w="1559" w:type="dxa"/>
            <w:noWrap/>
            <w:hideMark/>
          </w:tcPr>
          <w:p w14:paraId="78E64413"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84</w:t>
            </w:r>
          </w:p>
        </w:tc>
        <w:tc>
          <w:tcPr>
            <w:tcW w:w="1701" w:type="dxa"/>
            <w:noWrap/>
            <w:hideMark/>
          </w:tcPr>
          <w:p w14:paraId="34CE7401" w14:textId="0B39A325"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F4521CD"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4A2EB4B3" w14:textId="1FDF1B42" w:rsidR="00FB12B1" w:rsidRPr="00025149" w:rsidRDefault="00FB12B1" w:rsidP="00FB12B1">
            <w:pPr>
              <w:jc w:val="center"/>
              <w:rPr>
                <w:rFonts w:ascii="Times New Roman" w:hAnsi="Times New Roman" w:cs="Times New Roman"/>
              </w:rPr>
            </w:pPr>
            <w:r w:rsidRPr="00025149">
              <w:rPr>
                <w:rFonts w:ascii="Times New Roman" w:hAnsi="Times New Roman" w:cs="Times New Roman"/>
              </w:rPr>
              <w:t>4.9</w:t>
            </w:r>
          </w:p>
        </w:tc>
        <w:tc>
          <w:tcPr>
            <w:tcW w:w="4253" w:type="dxa"/>
          </w:tcPr>
          <w:p w14:paraId="3687CF42" w14:textId="70741A0A" w:rsidR="00FB12B1" w:rsidRPr="00025149" w:rsidRDefault="00FB12B1" w:rsidP="00FB12B1">
            <w:pPr>
              <w:rPr>
                <w:rFonts w:ascii="Times New Roman" w:hAnsi="Times New Roman" w:cs="Times New Roman"/>
              </w:rPr>
            </w:pPr>
            <w:r w:rsidRPr="00BC3612">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RFHuI6dK","properties":{"formattedCitation":"(Ejsmont-Karabin et al., 2004; Hansen et al., 1994; Ki\\uc0\\u248{}rboe, 2011; Serrania-Soto et al., 2011)","plainCitation":"(Ejsmont-Karabin et al., 2004; Hansen et al., 1994; Kiørboe, 2011; Serrania-Soto et al.,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83,"uris":["http://zotero.org/users/local/lQQz50Ex/items/6WV6PKGK"],"uri":["http://zotero.org/users/local/lQQz50Ex/items/6WV6PKGK"],"itemData":{"id":283,"type":"article-journal","container-title":"Journal of environmental biology","issue":"4","note":"publisher: Triveni Enterprises","page":"523","source":"Google Scholar","title":"Studies on comparative population growth of some species of the rotifer Lecane (Rotifera)","volume":"32","author":[{"family":"Serrania-Soto","given":"C. R."},{"family":"Sarma","given":"S. S. S."},{"family":"Nandini","given":"S."}],"issued":{"date-parts":[["2011"]]}}}],"schema":"https://github.com/citation-style-language/schema/raw/master/csl-citation.json"} </w:instrText>
            </w:r>
            <w:r w:rsidRPr="00BC3612">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Kiørboe, 2011; Serrania-Soto et al., 2011)</w:t>
            </w:r>
            <w:r w:rsidRPr="00BC3612">
              <w:rPr>
                <w:rFonts w:ascii="Times New Roman" w:hAnsi="Times New Roman" w:cs="Times New Roman"/>
              </w:rPr>
              <w:fldChar w:fldCharType="end"/>
            </w:r>
          </w:p>
        </w:tc>
      </w:tr>
      <w:tr w:rsidR="00FB12B1" w:rsidRPr="00025149" w14:paraId="18F7BE98" w14:textId="1326E31B" w:rsidTr="009273F0">
        <w:trPr>
          <w:trHeight w:val="300"/>
        </w:trPr>
        <w:tc>
          <w:tcPr>
            <w:tcW w:w="2547" w:type="dxa"/>
            <w:noWrap/>
            <w:hideMark/>
          </w:tcPr>
          <w:p w14:paraId="642749D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lastRenderedPageBreak/>
              <w:t>Lecane</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flexilis</w:t>
            </w:r>
            <w:proofErr w:type="spellEnd"/>
          </w:p>
        </w:tc>
        <w:tc>
          <w:tcPr>
            <w:tcW w:w="1559" w:type="dxa"/>
            <w:noWrap/>
            <w:hideMark/>
          </w:tcPr>
          <w:p w14:paraId="5249B146"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90</w:t>
            </w:r>
          </w:p>
        </w:tc>
        <w:tc>
          <w:tcPr>
            <w:tcW w:w="1701" w:type="dxa"/>
            <w:noWrap/>
            <w:hideMark/>
          </w:tcPr>
          <w:p w14:paraId="7022AC49" w14:textId="2314ED98"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D384EE6"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7437BA6C" w14:textId="325359B9" w:rsidR="00FB12B1" w:rsidRPr="00025149" w:rsidRDefault="00FB12B1" w:rsidP="00FB12B1">
            <w:pPr>
              <w:jc w:val="center"/>
              <w:rPr>
                <w:rFonts w:ascii="Times New Roman" w:hAnsi="Times New Roman" w:cs="Times New Roman"/>
              </w:rPr>
            </w:pPr>
            <w:r w:rsidRPr="00025149">
              <w:rPr>
                <w:rFonts w:ascii="Times New Roman" w:hAnsi="Times New Roman" w:cs="Times New Roman"/>
              </w:rPr>
              <w:t>5.</w:t>
            </w:r>
            <w:r w:rsidR="009B4107">
              <w:rPr>
                <w:rFonts w:ascii="Times New Roman" w:hAnsi="Times New Roman" w:cs="Times New Roman"/>
              </w:rPr>
              <w:t>3</w:t>
            </w:r>
          </w:p>
        </w:tc>
        <w:tc>
          <w:tcPr>
            <w:tcW w:w="4253" w:type="dxa"/>
          </w:tcPr>
          <w:p w14:paraId="55E34B43" w14:textId="01945E16" w:rsidR="00FB12B1" w:rsidRPr="00025149" w:rsidRDefault="00FB12B1" w:rsidP="00FB12B1">
            <w:pPr>
              <w:rPr>
                <w:rFonts w:ascii="Times New Roman" w:hAnsi="Times New Roman" w:cs="Times New Roman"/>
              </w:rPr>
            </w:pPr>
            <w:r w:rsidRPr="00BC3612">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26MP93Pq","properties":{"formattedCitation":"(Ejsmont-Karabin et al., 2004; Hansen et al., 1994; Ki\\uc0\\u248{}rboe, 2011; Serrania-Soto et al., 2011)","plainCitation":"(Ejsmont-Karabin et al., 2004; Hansen et al., 1994; Kiørboe, 2011; Serrania-Soto et al.,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83,"uris":["http://zotero.org/users/local/lQQz50Ex/items/6WV6PKGK"],"uri":["http://zotero.org/users/local/lQQz50Ex/items/6WV6PKGK"],"itemData":{"id":283,"type":"article-journal","container-title":"Journal of environmental biology","issue":"4","note":"publisher: Triveni Enterprises","page":"523","source":"Google Scholar","title":"Studies on comparative population growth of some species of the rotifer Lecane (Rotifera)","volume":"32","author":[{"family":"Serrania-Soto","given":"C. R."},{"family":"Sarma","given":"S. S. S."},{"family":"Nandini","given":"S."}],"issued":{"date-parts":[["2011"]]}}}],"schema":"https://github.com/citation-style-language/schema/raw/master/csl-citation.json"} </w:instrText>
            </w:r>
            <w:r w:rsidRPr="00BC3612">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Kiørboe, 2011; Serrania-Soto et al., 2011)</w:t>
            </w:r>
            <w:r w:rsidRPr="00BC3612">
              <w:rPr>
                <w:rFonts w:ascii="Times New Roman" w:hAnsi="Times New Roman" w:cs="Times New Roman"/>
              </w:rPr>
              <w:fldChar w:fldCharType="end"/>
            </w:r>
          </w:p>
        </w:tc>
      </w:tr>
      <w:tr w:rsidR="007803A2" w:rsidRPr="00025149" w14:paraId="19F82A1E" w14:textId="0BCB3BFC" w:rsidTr="009273F0">
        <w:trPr>
          <w:trHeight w:val="300"/>
        </w:trPr>
        <w:tc>
          <w:tcPr>
            <w:tcW w:w="2547" w:type="dxa"/>
            <w:noWrap/>
            <w:hideMark/>
          </w:tcPr>
          <w:p w14:paraId="73577C59"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Lepadella</w:t>
            </w:r>
            <w:proofErr w:type="spellEnd"/>
            <w:r w:rsidRPr="00025149">
              <w:rPr>
                <w:rFonts w:ascii="Times New Roman" w:hAnsi="Times New Roman" w:cs="Times New Roman"/>
                <w:i/>
              </w:rPr>
              <w:t xml:space="preserve"> ovalis</w:t>
            </w:r>
          </w:p>
        </w:tc>
        <w:tc>
          <w:tcPr>
            <w:tcW w:w="1559" w:type="dxa"/>
            <w:noWrap/>
            <w:hideMark/>
          </w:tcPr>
          <w:p w14:paraId="7E4A45D5"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220</w:t>
            </w:r>
          </w:p>
        </w:tc>
        <w:tc>
          <w:tcPr>
            <w:tcW w:w="1701" w:type="dxa"/>
            <w:noWrap/>
            <w:hideMark/>
          </w:tcPr>
          <w:p w14:paraId="026604FA" w14:textId="0E990DCD"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ED9A365"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E5E127E" w14:textId="42A5DC0F"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2.9</w:t>
            </w:r>
          </w:p>
        </w:tc>
        <w:tc>
          <w:tcPr>
            <w:tcW w:w="4253" w:type="dxa"/>
          </w:tcPr>
          <w:p w14:paraId="0EC8E294" w14:textId="231DBA69" w:rsidR="007803A2" w:rsidRPr="00025149" w:rsidRDefault="00FB12B1"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4lcYlQms","properties":{"formattedCitation":"(Ejsmont-Karabin et al., 2004; Hansen et al., 1994)","plainCitation":"(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Ejsmont-Karabin et al., 2004; Hansen et al., 1994)</w:t>
            </w:r>
            <w:r>
              <w:rPr>
                <w:rFonts w:ascii="Times New Roman" w:hAnsi="Times New Roman" w:cs="Times New Roman"/>
              </w:rPr>
              <w:fldChar w:fldCharType="end"/>
            </w:r>
          </w:p>
        </w:tc>
      </w:tr>
      <w:tr w:rsidR="00FB12B1" w:rsidRPr="00025149" w14:paraId="2FB955C9" w14:textId="4BA90BCD" w:rsidTr="009273F0">
        <w:trPr>
          <w:trHeight w:val="300"/>
        </w:trPr>
        <w:tc>
          <w:tcPr>
            <w:tcW w:w="2547" w:type="dxa"/>
            <w:noWrap/>
            <w:hideMark/>
          </w:tcPr>
          <w:p w14:paraId="6074792B"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Lepadella</w:t>
            </w:r>
            <w:proofErr w:type="spellEnd"/>
            <w:r w:rsidRPr="00025149">
              <w:rPr>
                <w:rFonts w:ascii="Times New Roman" w:hAnsi="Times New Roman" w:cs="Times New Roman"/>
                <w:i/>
              </w:rPr>
              <w:t xml:space="preserve"> patella</w:t>
            </w:r>
          </w:p>
        </w:tc>
        <w:tc>
          <w:tcPr>
            <w:tcW w:w="1559" w:type="dxa"/>
            <w:noWrap/>
            <w:hideMark/>
          </w:tcPr>
          <w:p w14:paraId="6F595044"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00</w:t>
            </w:r>
          </w:p>
        </w:tc>
        <w:tc>
          <w:tcPr>
            <w:tcW w:w="1701" w:type="dxa"/>
            <w:noWrap/>
            <w:hideMark/>
          </w:tcPr>
          <w:p w14:paraId="50694540" w14:textId="162132FC"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1928E86"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E72A890" w14:textId="175A6BC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5.</w:t>
            </w:r>
            <w:r w:rsidR="009B4107">
              <w:rPr>
                <w:rFonts w:ascii="Times New Roman" w:hAnsi="Times New Roman" w:cs="Times New Roman"/>
              </w:rPr>
              <w:t>9</w:t>
            </w:r>
          </w:p>
        </w:tc>
        <w:tc>
          <w:tcPr>
            <w:tcW w:w="4253" w:type="dxa"/>
          </w:tcPr>
          <w:p w14:paraId="2F368E9E" w14:textId="4B9A660F" w:rsidR="00FB12B1" w:rsidRPr="00025149" w:rsidRDefault="00FB12B1" w:rsidP="00FB12B1">
            <w:pPr>
              <w:rPr>
                <w:rFonts w:ascii="Times New Roman" w:hAnsi="Times New Roman" w:cs="Times New Roman"/>
                <w:sz w:val="24"/>
                <w:szCs w:val="24"/>
              </w:rPr>
            </w:pPr>
            <w:r w:rsidRPr="000D0DC3">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lXBRXJYJ","properties":{"formattedCitation":"(Ejsmont-Karabin et al., 2004; Hansen et al., 1994)","plainCitation":"(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sidRPr="000D0DC3">
              <w:rPr>
                <w:rFonts w:ascii="Times New Roman" w:hAnsi="Times New Roman" w:cs="Times New Roman"/>
              </w:rPr>
              <w:fldChar w:fldCharType="separate"/>
            </w:r>
            <w:r w:rsidR="009273F0" w:rsidRPr="009273F0">
              <w:rPr>
                <w:rFonts w:ascii="Times New Roman" w:hAnsi="Times New Roman" w:cs="Times New Roman"/>
              </w:rPr>
              <w:t>(Ejsmont-Karabin et al., 2004; Hansen et al., 1994)</w:t>
            </w:r>
            <w:r w:rsidRPr="000D0DC3">
              <w:rPr>
                <w:rFonts w:ascii="Times New Roman" w:hAnsi="Times New Roman" w:cs="Times New Roman"/>
              </w:rPr>
              <w:fldChar w:fldCharType="end"/>
            </w:r>
          </w:p>
        </w:tc>
      </w:tr>
      <w:tr w:rsidR="00FB12B1" w:rsidRPr="00025149" w14:paraId="4B7A4F88" w14:textId="5B0A0064" w:rsidTr="009273F0">
        <w:trPr>
          <w:trHeight w:val="300"/>
        </w:trPr>
        <w:tc>
          <w:tcPr>
            <w:tcW w:w="2547" w:type="dxa"/>
            <w:noWrap/>
            <w:hideMark/>
          </w:tcPr>
          <w:p w14:paraId="741CBFB5"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Nothol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quamula</w:t>
            </w:r>
            <w:proofErr w:type="spellEnd"/>
          </w:p>
        </w:tc>
        <w:tc>
          <w:tcPr>
            <w:tcW w:w="1559" w:type="dxa"/>
            <w:noWrap/>
            <w:hideMark/>
          </w:tcPr>
          <w:p w14:paraId="0DF36BBB"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30</w:t>
            </w:r>
          </w:p>
        </w:tc>
        <w:tc>
          <w:tcPr>
            <w:tcW w:w="1701" w:type="dxa"/>
            <w:noWrap/>
            <w:hideMark/>
          </w:tcPr>
          <w:p w14:paraId="4E78AAD7" w14:textId="4B6FCE29" w:rsidR="00FB12B1" w:rsidRPr="00025149" w:rsidRDefault="00FB12B1" w:rsidP="00FB12B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063EE602"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360A7D6B" w14:textId="4D1FD953" w:rsidR="00FB12B1" w:rsidRPr="00025149" w:rsidRDefault="00FB12B1" w:rsidP="00FB12B1">
            <w:pPr>
              <w:jc w:val="center"/>
              <w:rPr>
                <w:rFonts w:ascii="Times New Roman" w:hAnsi="Times New Roman" w:cs="Times New Roman"/>
              </w:rPr>
            </w:pPr>
            <w:r w:rsidRPr="00025149">
              <w:rPr>
                <w:rFonts w:ascii="Times New Roman" w:hAnsi="Times New Roman" w:cs="Times New Roman"/>
              </w:rPr>
              <w:t>7.</w:t>
            </w:r>
            <w:r w:rsidR="009B4107">
              <w:rPr>
                <w:rFonts w:ascii="Times New Roman" w:hAnsi="Times New Roman" w:cs="Times New Roman"/>
              </w:rPr>
              <w:t>6</w:t>
            </w:r>
          </w:p>
        </w:tc>
        <w:tc>
          <w:tcPr>
            <w:tcW w:w="4253" w:type="dxa"/>
          </w:tcPr>
          <w:p w14:paraId="29BDD0A0" w14:textId="7D16A072" w:rsidR="00FB12B1" w:rsidRPr="00025149" w:rsidRDefault="00FB12B1" w:rsidP="00FB12B1">
            <w:pPr>
              <w:rPr>
                <w:rFonts w:ascii="Times New Roman" w:hAnsi="Times New Roman" w:cs="Times New Roman"/>
              </w:rPr>
            </w:pPr>
            <w:r w:rsidRPr="000D0DC3">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92wvDZMq","properties":{"formattedCitation":"(Ejsmont-Karabin et al., 2004; Hansen et al., 1994)","plainCitation":"(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sidRPr="000D0DC3">
              <w:rPr>
                <w:rFonts w:ascii="Times New Roman" w:hAnsi="Times New Roman" w:cs="Times New Roman"/>
              </w:rPr>
              <w:fldChar w:fldCharType="separate"/>
            </w:r>
            <w:r w:rsidR="009273F0" w:rsidRPr="009273F0">
              <w:rPr>
                <w:rFonts w:ascii="Times New Roman" w:hAnsi="Times New Roman" w:cs="Times New Roman"/>
              </w:rPr>
              <w:t>(Ejsmont-Karabin et al., 2004; Hansen et al., 1994)</w:t>
            </w:r>
            <w:r w:rsidRPr="000D0DC3">
              <w:rPr>
                <w:rFonts w:ascii="Times New Roman" w:hAnsi="Times New Roman" w:cs="Times New Roman"/>
              </w:rPr>
              <w:fldChar w:fldCharType="end"/>
            </w:r>
          </w:p>
        </w:tc>
      </w:tr>
      <w:tr w:rsidR="00E947B4" w:rsidRPr="00025149" w14:paraId="4AFE54A3" w14:textId="71F94ADC" w:rsidTr="009273F0">
        <w:trPr>
          <w:trHeight w:val="300"/>
        </w:trPr>
        <w:tc>
          <w:tcPr>
            <w:tcW w:w="2547" w:type="dxa"/>
            <w:noWrap/>
            <w:hideMark/>
          </w:tcPr>
          <w:p w14:paraId="2E49F032"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euryptera</w:t>
            </w:r>
            <w:proofErr w:type="spellEnd"/>
          </w:p>
        </w:tc>
        <w:tc>
          <w:tcPr>
            <w:tcW w:w="1559" w:type="dxa"/>
            <w:noWrap/>
            <w:hideMark/>
          </w:tcPr>
          <w:p w14:paraId="65907532"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40</w:t>
            </w:r>
          </w:p>
        </w:tc>
        <w:tc>
          <w:tcPr>
            <w:tcW w:w="1701" w:type="dxa"/>
            <w:noWrap/>
            <w:hideMark/>
          </w:tcPr>
          <w:p w14:paraId="71ECE07E" w14:textId="399C6DBD"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276D401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254108E1" w14:textId="59E130FA"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2</w:t>
            </w:r>
          </w:p>
        </w:tc>
        <w:tc>
          <w:tcPr>
            <w:tcW w:w="4253" w:type="dxa"/>
          </w:tcPr>
          <w:p w14:paraId="03B9D7BB" w14:textId="78885D4B" w:rsidR="00E947B4" w:rsidRPr="00025149" w:rsidRDefault="00B93D78"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SDmvVSyL","properties":{"formattedCitation":"(Bogdan et al., 1980; Ejsmont-Karabin et al., 2004; Hansen et al., 1994)","plainCitation":"(Bogdan et al., 1980; 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86,"uris":["http://zotero.org/users/local/lQQz50Ex/items/KFF6B98W"],"uri":["http://zotero.org/users/local/lQQz50Ex/items/KFF6B98W"],"itemData":{"id":286,"type":"chapter","container-title":"Rotatoria","page":"73–77","publisher":"Springer","source":"Google Scholar","title":"In situ clearance rates of planktonic rotifers","author":[{"family":"Bogdan","given":"Kenneth G."},{"family":"Gilbert","given":"John J."},{"family":"Starkweather","given":"Peter L."}],"issued":{"date-parts":[["1980"]]}}}],"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Bogdan et al., 1980; Ejsmont-Karabin et al., 2004; Hansen et al., 1994)</w:t>
            </w:r>
            <w:r>
              <w:rPr>
                <w:rFonts w:ascii="Times New Roman" w:hAnsi="Times New Roman" w:cs="Times New Roman"/>
              </w:rPr>
              <w:fldChar w:fldCharType="end"/>
            </w:r>
            <w:r>
              <w:rPr>
                <w:rFonts w:ascii="Times New Roman" w:hAnsi="Times New Roman" w:cs="Times New Roman"/>
              </w:rPr>
              <w:t xml:space="preserve">  </w:t>
            </w:r>
          </w:p>
        </w:tc>
      </w:tr>
      <w:tr w:rsidR="00E947B4" w:rsidRPr="00025149" w14:paraId="54631B8D" w14:textId="0B95D384" w:rsidTr="009273F0">
        <w:trPr>
          <w:trHeight w:val="300"/>
        </w:trPr>
        <w:tc>
          <w:tcPr>
            <w:tcW w:w="2547" w:type="dxa"/>
            <w:noWrap/>
            <w:hideMark/>
          </w:tcPr>
          <w:p w14:paraId="1A01D433"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remis</w:t>
            </w:r>
            <w:proofErr w:type="spellEnd"/>
          </w:p>
        </w:tc>
        <w:tc>
          <w:tcPr>
            <w:tcW w:w="1559" w:type="dxa"/>
            <w:noWrap/>
            <w:hideMark/>
          </w:tcPr>
          <w:p w14:paraId="533659F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14</w:t>
            </w:r>
          </w:p>
        </w:tc>
        <w:tc>
          <w:tcPr>
            <w:tcW w:w="1701" w:type="dxa"/>
            <w:noWrap/>
            <w:hideMark/>
          </w:tcPr>
          <w:p w14:paraId="6726C786" w14:textId="4A8F3A75"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5C15B9C"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75E45A24" w14:textId="2F20BFE9" w:rsidR="00E947B4" w:rsidRPr="00025149" w:rsidRDefault="00E947B4" w:rsidP="00E947B4">
            <w:pPr>
              <w:jc w:val="center"/>
              <w:rPr>
                <w:rFonts w:ascii="Times New Roman" w:hAnsi="Times New Roman" w:cs="Times New Roman"/>
              </w:rPr>
            </w:pPr>
            <w:r w:rsidRPr="00025149">
              <w:rPr>
                <w:rFonts w:ascii="Times New Roman" w:hAnsi="Times New Roman" w:cs="Times New Roman"/>
              </w:rPr>
              <w:t>6.7</w:t>
            </w:r>
          </w:p>
        </w:tc>
        <w:tc>
          <w:tcPr>
            <w:tcW w:w="4253" w:type="dxa"/>
          </w:tcPr>
          <w:p w14:paraId="0DE0135F" w14:textId="7594D87B" w:rsidR="00E947B4" w:rsidRPr="00025149" w:rsidRDefault="00276BA4"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kVrZwoA9","properties":{"formattedCitation":"(Arndt, 1993; Bogdan and Gilbert, 1982; Ejsmont-Karabin et al., 2004; Hansen et al., 1994; Sodr\\uc0\\u233{} et al., 2017)","plainCitation":"(Arndt, 1993; Bogdan and Gilbert, 1982; Ejsmont-Karabin et al., 2004; Hansen et al., 1994; Sodré et al., 201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88,"uris":["http://zotero.org/users/local/lQQz50Ex/items/7VAZCLVE"],"uri":["http://zotero.org/users/local/lQQz50Ex/items/7VAZCLVE"],"itemData":{"id":288,"type":"article-journal","container-title":"Limnology and Oceanography","issue":"5","note":"publisher: Wiley Online Library","page":"918–934","source":"Google Scholar","title":"Seasonal patterns of feeding by natural populations of Keratella, Polyarthra, and Bosmina: Clearance rates, selectivities, and contributions to community grazing 1","title-short":"Seasonal patterns of feeding by natural populations of Keratella, Polyarthra, and Bosmina","volume":"27","author":[{"family":"Bogdan","given":"Kenneth G."},{"family":"Gilbert","given":"John J."}],"issued":{"date-parts":[["1982"]]}}}],"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Bogdan and Gilbert, 1982; Ejsmont-Karabin et al., 2004; Hansen et al., 1994; Sodré et al., 2017)</w:t>
            </w:r>
            <w:r>
              <w:rPr>
                <w:rFonts w:ascii="Times New Roman" w:eastAsia="Times New Roman" w:hAnsi="Times New Roman" w:cs="Times New Roman"/>
                <w:color w:val="000000"/>
                <w:sz w:val="24"/>
                <w:szCs w:val="24"/>
                <w:lang w:eastAsia="pl-PL"/>
              </w:rPr>
              <w:fldChar w:fldCharType="end"/>
            </w:r>
          </w:p>
        </w:tc>
      </w:tr>
      <w:tr w:rsidR="00E947B4" w:rsidRPr="00025149" w14:paraId="530A377C" w14:textId="6853E1A0" w:rsidTr="009273F0">
        <w:trPr>
          <w:trHeight w:val="300"/>
        </w:trPr>
        <w:tc>
          <w:tcPr>
            <w:tcW w:w="2547" w:type="dxa"/>
            <w:noWrap/>
            <w:hideMark/>
          </w:tcPr>
          <w:p w14:paraId="7924CF74"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major</w:t>
            </w:r>
          </w:p>
        </w:tc>
        <w:tc>
          <w:tcPr>
            <w:tcW w:w="1559" w:type="dxa"/>
            <w:noWrap/>
            <w:hideMark/>
          </w:tcPr>
          <w:p w14:paraId="1437902D"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68</w:t>
            </w:r>
          </w:p>
        </w:tc>
        <w:tc>
          <w:tcPr>
            <w:tcW w:w="1701" w:type="dxa"/>
            <w:noWrap/>
            <w:hideMark/>
          </w:tcPr>
          <w:p w14:paraId="32A2CBB7" w14:textId="06B3DD1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A6DFC41"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58731C1C" w14:textId="411F73A9"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w:t>
            </w:r>
            <w:r w:rsidR="009B4107">
              <w:rPr>
                <w:rFonts w:ascii="Times New Roman" w:hAnsi="Times New Roman" w:cs="Times New Roman"/>
              </w:rPr>
              <w:t>9</w:t>
            </w:r>
          </w:p>
        </w:tc>
        <w:tc>
          <w:tcPr>
            <w:tcW w:w="4253" w:type="dxa"/>
          </w:tcPr>
          <w:p w14:paraId="7503A737" w14:textId="28469B4A" w:rsidR="00E947B4" w:rsidRPr="00025149" w:rsidRDefault="00276BA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xkykYfK6","properties":{"formattedCitation":"(Ejsmont-Karabin et al., 2004; Hansen et al., 1994; Sodr\\uc0\\u233{} et al., 2017; Work and Havens, 2003)","plainCitation":"(Ejsmont-Karabin et al., 2004; Hansen et al., 1994; Sodré et al., 2017;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Sodré et al., 2017; Work and Havens, 2003)</w:t>
            </w:r>
            <w:r>
              <w:rPr>
                <w:rFonts w:ascii="Times New Roman" w:hAnsi="Times New Roman" w:cs="Times New Roman"/>
              </w:rPr>
              <w:fldChar w:fldCharType="end"/>
            </w:r>
            <w:r>
              <w:rPr>
                <w:rFonts w:ascii="Times New Roman" w:hAnsi="Times New Roman" w:cs="Times New Roman"/>
              </w:rPr>
              <w:t xml:space="preserve"> </w:t>
            </w:r>
          </w:p>
        </w:tc>
      </w:tr>
      <w:tr w:rsidR="00E947B4" w:rsidRPr="00025149" w14:paraId="3552AF75" w14:textId="2832DEFF" w:rsidTr="009273F0">
        <w:trPr>
          <w:trHeight w:val="300"/>
        </w:trPr>
        <w:tc>
          <w:tcPr>
            <w:tcW w:w="2547" w:type="dxa"/>
            <w:noWrap/>
            <w:hideMark/>
          </w:tcPr>
          <w:p w14:paraId="49FF7DAB"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remata</w:t>
            </w:r>
            <w:proofErr w:type="spellEnd"/>
          </w:p>
        </w:tc>
        <w:tc>
          <w:tcPr>
            <w:tcW w:w="1559" w:type="dxa"/>
            <w:noWrap/>
            <w:hideMark/>
          </w:tcPr>
          <w:p w14:paraId="6984D8FE"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3</w:t>
            </w:r>
          </w:p>
        </w:tc>
        <w:tc>
          <w:tcPr>
            <w:tcW w:w="1701" w:type="dxa"/>
            <w:noWrap/>
            <w:hideMark/>
          </w:tcPr>
          <w:p w14:paraId="28857A3E" w14:textId="6212EEB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3AF5A91"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19322F71" w14:textId="6EA4E4DF"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8</w:t>
            </w:r>
          </w:p>
        </w:tc>
        <w:tc>
          <w:tcPr>
            <w:tcW w:w="4253" w:type="dxa"/>
          </w:tcPr>
          <w:p w14:paraId="42A19369" w14:textId="7EEC7005" w:rsidR="00E947B4" w:rsidRPr="00025149" w:rsidRDefault="00276BA4"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UPETlPHS","properties":{"formattedCitation":"(Arndt, 1993; Bogdan and Gilbert, 1982; Ejsmont-Karabin et al., 2004; Hansen et al., 1994; Sodr\\uc0\\u233{} et al., 2017)","plainCitation":"(Arndt, 1993; Bogdan and Gilbert, 1982; Ejsmont-Karabin et al., 2004; Hansen et al., 1994; Sodré et al., 201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88,"uris":["http://zotero.org/users/local/lQQz50Ex/items/7VAZCLVE"],"uri":["http://zotero.org/users/local/lQQz50Ex/items/7VAZCLVE"],"itemData":{"id":288,"type":"article-journal","container-title":"Limnology and Oceanography","issue":"5","note":"publisher: Wiley Online Library","page":"918–934","source":"Google Scholar","title":"Seasonal patterns of feeding by natural populations of Keratella, Polyarthra, and Bosmina: Clearance rates, selectivities, and contributions to community grazing 1","title-short":"Seasonal patterns of feeding by natural populations of Keratella, Polyarthra, and Bosmina","volume":"27","author":[{"family":"Bogdan","given":"Kenneth G."},{"family":"Gilbert","given":"John J."}],"issued":{"date-parts":[["1982"]]}}}],"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Bogdan and Gilbert, 1982; Ejsmont-Karabin et al., 2004; Hansen et al., 1994; Sodré et al., 2017)</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w:t>
            </w:r>
          </w:p>
        </w:tc>
      </w:tr>
      <w:tr w:rsidR="00E947B4" w:rsidRPr="00025149" w14:paraId="743D0FF5" w14:textId="4BA0F484" w:rsidTr="009273F0">
        <w:trPr>
          <w:trHeight w:val="300"/>
        </w:trPr>
        <w:tc>
          <w:tcPr>
            <w:tcW w:w="2547" w:type="dxa"/>
            <w:noWrap/>
            <w:hideMark/>
          </w:tcPr>
          <w:p w14:paraId="4021F831"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vulgaris</w:t>
            </w:r>
          </w:p>
        </w:tc>
        <w:tc>
          <w:tcPr>
            <w:tcW w:w="1559" w:type="dxa"/>
            <w:noWrap/>
            <w:hideMark/>
          </w:tcPr>
          <w:p w14:paraId="723B3DB9"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6</w:t>
            </w:r>
          </w:p>
        </w:tc>
        <w:tc>
          <w:tcPr>
            <w:tcW w:w="1701" w:type="dxa"/>
            <w:noWrap/>
            <w:hideMark/>
          </w:tcPr>
          <w:p w14:paraId="65BBDED0" w14:textId="6BFF8A4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35FAE19"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38A6DB6F"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w:t>
            </w:r>
          </w:p>
        </w:tc>
        <w:tc>
          <w:tcPr>
            <w:tcW w:w="4253" w:type="dxa"/>
          </w:tcPr>
          <w:p w14:paraId="78D14FD4" w14:textId="3FD8854F" w:rsidR="00E947B4" w:rsidRPr="00025149" w:rsidRDefault="00276BA4"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lOItjsWp","properties":{"formattedCitation":"(Arndt, 1993; Bogdan and Gilbert, 1982; Ejsmont-Karabin et al., 2004; Hansen et al., 1994; Sodr\\uc0\\u233{} et al., 2017)","plainCitation":"(Arndt, 1993; Bogdan and Gilbert, 1982; Ejsmont-Karabin et al., 2004; Hansen et al., 1994; Sodré et al., 201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88,"uris":["http://zotero.org/users/local/lQQz50Ex/items/7VAZCLVE"],"uri":["http://zotero.org/users/local/lQQz50Ex/items/7VAZCLVE"],"itemData":{"id":288,"type":"article-journal","container-title":"Limnology and Oceanography","issue":"5","note":"publisher: Wiley Online Library","page":"918–934","source":"Google Scholar","title":"Seasonal patterns of feeding by natural populations of Keratella, Polyarthra, and Bosmina: Clearance rates, selectivities, and contributions to community grazing 1","title-short":"Seasonal patterns of feeding by natural populations of Keratella, Polyarthra, and Bosmina","volume":"27","author":[{"family":"Bogdan","given":"Kenneth G."},{"family":"Gilbert","given":"John J."}],"issued":{"date-parts":[["1982"]]}}}],"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Bogdan and Gilbert, 1982; Ejsmont-Karabin et al., 2004; Hansen et al., 1994; Sodré et al., 2017)</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w:t>
            </w:r>
          </w:p>
        </w:tc>
      </w:tr>
      <w:tr w:rsidR="00E947B4" w:rsidRPr="00025149" w14:paraId="361EF7F9" w14:textId="10F07D17" w:rsidTr="009273F0">
        <w:trPr>
          <w:trHeight w:val="300"/>
        </w:trPr>
        <w:tc>
          <w:tcPr>
            <w:tcW w:w="2547" w:type="dxa"/>
            <w:noWrap/>
            <w:hideMark/>
          </w:tcPr>
          <w:p w14:paraId="659A13A7"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mpholyx</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ulcata</w:t>
            </w:r>
            <w:proofErr w:type="spellEnd"/>
          </w:p>
        </w:tc>
        <w:tc>
          <w:tcPr>
            <w:tcW w:w="1559" w:type="dxa"/>
            <w:noWrap/>
            <w:hideMark/>
          </w:tcPr>
          <w:p w14:paraId="62F0CC00"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6</w:t>
            </w:r>
          </w:p>
        </w:tc>
        <w:tc>
          <w:tcPr>
            <w:tcW w:w="1701" w:type="dxa"/>
            <w:noWrap/>
            <w:hideMark/>
          </w:tcPr>
          <w:p w14:paraId="4ACF1023" w14:textId="78D5759F"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04AAFD63" w14:textId="77777777" w:rsidR="00E947B4" w:rsidRPr="00025149" w:rsidRDefault="00E947B4" w:rsidP="00E947B4">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2EC77D4E" w14:textId="46ED2DF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5.6</w:t>
            </w:r>
          </w:p>
        </w:tc>
        <w:tc>
          <w:tcPr>
            <w:tcW w:w="4253" w:type="dxa"/>
          </w:tcPr>
          <w:p w14:paraId="74FBA59B" w14:textId="747BF046" w:rsidR="00E947B4" w:rsidRPr="00025149" w:rsidRDefault="00276BA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hkyYcrPP","properties":{"formattedCitation":"(Ejsmont-Karabin et al., 2004; Hansen et al., 1994; Ki\\uc0\\u248{}rboe, 2011; Ooms-Wilms, 1997)","plainCitation":"(Ejsmont-Karabin et al., 2004; Hansen et al., 1994; Kiørboe, 2011; Ooms-Wilms, 199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3,"uris":["http://zotero.org/users/local/lQQz50Ex/items/SD47LXSS"],"uri":["http://zotero.org/users/local/lQQz50Ex/items/SD47LXSS"],"itemData":{"id":293,"type":"article-journal","container-title":"Journal of Plankton Research","issue":"8","note":"publisher: Oxford University Press","page":"1125–1141","source":"Google Scholar","title":"Are bacteria an important food source for rotifers in eutrophic lakes?","volume":"19","author":[{"family":"Ooms-Wilms","given":"Anja L."}],"issued":{"date-parts":[["199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Kiørboe, 2011; Ooms-Wilms, 1997)</w:t>
            </w:r>
            <w:r>
              <w:rPr>
                <w:rFonts w:ascii="Times New Roman" w:hAnsi="Times New Roman" w:cs="Times New Roman"/>
              </w:rPr>
              <w:fldChar w:fldCharType="end"/>
            </w:r>
          </w:p>
        </w:tc>
      </w:tr>
      <w:tr w:rsidR="00E947B4" w:rsidRPr="00025149" w14:paraId="12014166" w14:textId="750D2BBC" w:rsidTr="009273F0">
        <w:trPr>
          <w:trHeight w:val="300"/>
        </w:trPr>
        <w:tc>
          <w:tcPr>
            <w:tcW w:w="2547" w:type="dxa"/>
            <w:noWrap/>
            <w:hideMark/>
          </w:tcPr>
          <w:p w14:paraId="5D1BCEBE"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mpholyx</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omplanata</w:t>
            </w:r>
            <w:proofErr w:type="spellEnd"/>
          </w:p>
        </w:tc>
        <w:tc>
          <w:tcPr>
            <w:tcW w:w="1559" w:type="dxa"/>
            <w:noWrap/>
            <w:hideMark/>
          </w:tcPr>
          <w:p w14:paraId="0ED72D36"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5</w:t>
            </w:r>
          </w:p>
        </w:tc>
        <w:tc>
          <w:tcPr>
            <w:tcW w:w="1701" w:type="dxa"/>
            <w:noWrap/>
            <w:hideMark/>
          </w:tcPr>
          <w:p w14:paraId="6FEE3074" w14:textId="2FDE8510"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FC5C90E" w14:textId="77777777" w:rsidR="00E947B4" w:rsidRPr="00025149" w:rsidRDefault="00E947B4" w:rsidP="00E947B4">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01BEDBC2" w14:textId="578F871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5.</w:t>
            </w:r>
            <w:r w:rsidR="009B4107">
              <w:rPr>
                <w:rFonts w:ascii="Times New Roman" w:hAnsi="Times New Roman" w:cs="Times New Roman"/>
              </w:rPr>
              <w:t>6</w:t>
            </w:r>
          </w:p>
        </w:tc>
        <w:tc>
          <w:tcPr>
            <w:tcW w:w="4253" w:type="dxa"/>
          </w:tcPr>
          <w:p w14:paraId="1553B207" w14:textId="797747D1" w:rsidR="00E947B4" w:rsidRPr="00025149" w:rsidRDefault="00276BA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OIioQ0dU","properties":{"formattedCitation":"(Ejsmont-Karabin et al., 2004; Hansen et al., 1994; Ki\\uc0\\u248{}rboe, 2011; Ooms-Wilms, 1997)","plainCitation":"(Ejsmont-Karabin et al., 2004; Hansen et al., 1994; Kiørboe, 2011; Ooms-Wilms, 199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3,"uris":["http://zotero.org/users/local/lQQz50Ex/items/SD47LXSS"],"uri":["http://zotero.org/users/local/lQQz50Ex/items/SD47LXSS"],"itemData":{"id":293,"type":"article-journal","container-title":"Journal of Plankton Research","issue":"8","note":"publisher: Oxford University Press","page":"1125–1141","source":"Google Scholar","title":"Are bacteria an important food source for rotifers in eutrophic lakes?","volume":"19","author":[{"family":"Ooms-Wilms","given":"Anja L."}],"issued":{"date-parts":[["199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Kiørboe, 2011; Ooms-Wilms, 1997)</w:t>
            </w:r>
            <w:r>
              <w:rPr>
                <w:rFonts w:ascii="Times New Roman" w:hAnsi="Times New Roman" w:cs="Times New Roman"/>
              </w:rPr>
              <w:fldChar w:fldCharType="end"/>
            </w:r>
          </w:p>
        </w:tc>
      </w:tr>
      <w:tr w:rsidR="00E947B4" w:rsidRPr="00025149" w14:paraId="0C78F20C" w14:textId="46E16B38" w:rsidTr="009273F0">
        <w:trPr>
          <w:trHeight w:val="300"/>
        </w:trPr>
        <w:tc>
          <w:tcPr>
            <w:tcW w:w="2547" w:type="dxa"/>
            <w:noWrap/>
            <w:hideMark/>
          </w:tcPr>
          <w:p w14:paraId="5536A811"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Synchaet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pectinata</w:t>
            </w:r>
            <w:proofErr w:type="spellEnd"/>
          </w:p>
        </w:tc>
        <w:tc>
          <w:tcPr>
            <w:tcW w:w="1559" w:type="dxa"/>
            <w:noWrap/>
            <w:hideMark/>
          </w:tcPr>
          <w:p w14:paraId="2CDA85FE"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203</w:t>
            </w:r>
          </w:p>
        </w:tc>
        <w:tc>
          <w:tcPr>
            <w:tcW w:w="1701" w:type="dxa"/>
            <w:noWrap/>
            <w:hideMark/>
          </w:tcPr>
          <w:p w14:paraId="565337BD" w14:textId="185C56CE"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18E3F0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5914C290" w14:textId="383DCAEE"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1.9</w:t>
            </w:r>
          </w:p>
        </w:tc>
        <w:tc>
          <w:tcPr>
            <w:tcW w:w="4253" w:type="dxa"/>
          </w:tcPr>
          <w:p w14:paraId="50DB116B" w14:textId="2615460A" w:rsidR="00E947B4" w:rsidRPr="00025149" w:rsidRDefault="00447C55"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AQ6AOjEe","properties":{"formattedCitation":"(Arndt, 1993; Ejsmont-Karabin et al., 2004; Hansen et al., 1994; Sodr\\uc0\\u233{} et al., 2017; Wilk-Wo\\uc0\\u378{}niak et al., 2001)","plainCitation":"(Arndt, 1993; 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Sodré et al., 2017; Wilk-Woźniak et al., 2001)</w:t>
            </w:r>
            <w:r>
              <w:rPr>
                <w:rFonts w:ascii="Times New Roman" w:eastAsia="Times New Roman" w:hAnsi="Times New Roman" w:cs="Times New Roman"/>
                <w:color w:val="000000"/>
                <w:sz w:val="24"/>
                <w:szCs w:val="24"/>
                <w:lang w:eastAsia="pl-PL"/>
              </w:rPr>
              <w:fldChar w:fldCharType="end"/>
            </w:r>
          </w:p>
        </w:tc>
      </w:tr>
      <w:tr w:rsidR="00447C55" w:rsidRPr="00025149" w14:paraId="47377871" w14:textId="7F381A0C" w:rsidTr="009273F0">
        <w:trPr>
          <w:trHeight w:val="300"/>
        </w:trPr>
        <w:tc>
          <w:tcPr>
            <w:tcW w:w="2547" w:type="dxa"/>
            <w:noWrap/>
            <w:hideMark/>
          </w:tcPr>
          <w:p w14:paraId="16EA60C6"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Synchaet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oblonga</w:t>
            </w:r>
            <w:proofErr w:type="spellEnd"/>
          </w:p>
        </w:tc>
        <w:tc>
          <w:tcPr>
            <w:tcW w:w="1559" w:type="dxa"/>
            <w:noWrap/>
            <w:hideMark/>
          </w:tcPr>
          <w:p w14:paraId="388F3810"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210</w:t>
            </w:r>
          </w:p>
        </w:tc>
        <w:tc>
          <w:tcPr>
            <w:tcW w:w="1701" w:type="dxa"/>
            <w:noWrap/>
            <w:hideMark/>
          </w:tcPr>
          <w:p w14:paraId="69669720" w14:textId="1F8BC0D3" w:rsidR="00447C55" w:rsidRPr="00025149" w:rsidRDefault="00447C55" w:rsidP="00447C55">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FC0943F"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3A0404C3" w14:textId="359EDCEF"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2.3</w:t>
            </w:r>
          </w:p>
        </w:tc>
        <w:tc>
          <w:tcPr>
            <w:tcW w:w="4253" w:type="dxa"/>
          </w:tcPr>
          <w:p w14:paraId="264C38F2" w14:textId="60B07B44" w:rsidR="00447C55" w:rsidRPr="00025149" w:rsidRDefault="00447C55" w:rsidP="00447C55">
            <w:pPr>
              <w:rPr>
                <w:rFonts w:ascii="Times New Roman" w:hAnsi="Times New Roman" w:cs="Times New Roman"/>
              </w:rPr>
            </w:pPr>
            <w:r w:rsidRPr="005F37CC">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69OhelsT","properties":{"formattedCitation":"(Arndt, 1993; Ejsmont-Karabin et al., 2004; Hansen et al., 1994; Sodr\\uc0\\u233{} et al., 2017; Wilk-Wo\\uc0\\u378{}niak et al., 2001)","plainCitation":"(Arndt, 1993; 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sidRPr="005F37CC">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Sodré et al., 2017; Wilk-Woźniak et al., 2001)</w:t>
            </w:r>
            <w:r w:rsidRPr="005F37CC">
              <w:rPr>
                <w:rFonts w:ascii="Times New Roman" w:eastAsia="Times New Roman" w:hAnsi="Times New Roman" w:cs="Times New Roman"/>
                <w:color w:val="000000"/>
                <w:sz w:val="24"/>
                <w:szCs w:val="24"/>
                <w:lang w:eastAsia="pl-PL"/>
              </w:rPr>
              <w:fldChar w:fldCharType="end"/>
            </w:r>
          </w:p>
        </w:tc>
      </w:tr>
      <w:tr w:rsidR="00447C55" w:rsidRPr="00025149" w14:paraId="04ABF1E5" w14:textId="553155AF" w:rsidTr="009273F0">
        <w:trPr>
          <w:trHeight w:val="300"/>
        </w:trPr>
        <w:tc>
          <w:tcPr>
            <w:tcW w:w="2547" w:type="dxa"/>
            <w:noWrap/>
            <w:hideMark/>
          </w:tcPr>
          <w:p w14:paraId="36146B75"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lastRenderedPageBreak/>
              <w:t>Synchaet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tylata</w:t>
            </w:r>
            <w:proofErr w:type="spellEnd"/>
          </w:p>
        </w:tc>
        <w:tc>
          <w:tcPr>
            <w:tcW w:w="1559" w:type="dxa"/>
            <w:noWrap/>
            <w:hideMark/>
          </w:tcPr>
          <w:p w14:paraId="486B2A44"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218</w:t>
            </w:r>
          </w:p>
        </w:tc>
        <w:tc>
          <w:tcPr>
            <w:tcW w:w="1701" w:type="dxa"/>
            <w:noWrap/>
            <w:hideMark/>
          </w:tcPr>
          <w:p w14:paraId="52414679" w14:textId="05BAD9F2" w:rsidR="00447C55" w:rsidRPr="00025149" w:rsidRDefault="00447C55" w:rsidP="00447C55">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2D396CA5"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0F09C3DF" w14:textId="2A8E99D0"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2.8</w:t>
            </w:r>
          </w:p>
        </w:tc>
        <w:tc>
          <w:tcPr>
            <w:tcW w:w="4253" w:type="dxa"/>
          </w:tcPr>
          <w:p w14:paraId="60B0F623" w14:textId="471755E5" w:rsidR="00447C55" w:rsidRPr="00025149" w:rsidRDefault="00447C55" w:rsidP="00447C55">
            <w:pPr>
              <w:rPr>
                <w:rFonts w:ascii="Times New Roman" w:hAnsi="Times New Roman" w:cs="Times New Roman"/>
              </w:rPr>
            </w:pPr>
            <w:r w:rsidRPr="005F37CC">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tCSkljdT","properties":{"formattedCitation":"(Arndt, 1993; Ejsmont-Karabin et al., 2004; Hansen et al., 1994; Sodr\\uc0\\u233{} et al., 2017; Wilk-Wo\\uc0\\u378{}niak et al., 2001)","plainCitation":"(Arndt, 1993; 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sidRPr="005F37CC">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Arndt, 1993; Ejsmont-Karabin et al., 2004; Hansen et al., 1994; Sodré et al., 2017; Wilk-Woźniak et al., 2001)</w:t>
            </w:r>
            <w:r w:rsidRPr="005F37CC">
              <w:rPr>
                <w:rFonts w:ascii="Times New Roman" w:eastAsia="Times New Roman" w:hAnsi="Times New Roman" w:cs="Times New Roman"/>
                <w:color w:val="000000"/>
                <w:sz w:val="24"/>
                <w:szCs w:val="24"/>
                <w:lang w:eastAsia="pl-PL"/>
              </w:rPr>
              <w:fldChar w:fldCharType="end"/>
            </w:r>
          </w:p>
        </w:tc>
      </w:tr>
      <w:tr w:rsidR="00E947B4" w:rsidRPr="00025149" w14:paraId="6A208A09" w14:textId="7FDF7534" w:rsidTr="009273F0">
        <w:trPr>
          <w:trHeight w:val="300"/>
        </w:trPr>
        <w:tc>
          <w:tcPr>
            <w:tcW w:w="2547" w:type="dxa"/>
            <w:noWrap/>
            <w:hideMark/>
          </w:tcPr>
          <w:p w14:paraId="536B944A"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apucina</w:t>
            </w:r>
            <w:proofErr w:type="spellEnd"/>
          </w:p>
        </w:tc>
        <w:tc>
          <w:tcPr>
            <w:tcW w:w="1559" w:type="dxa"/>
            <w:noWrap/>
            <w:hideMark/>
          </w:tcPr>
          <w:p w14:paraId="6124BA44"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248</w:t>
            </w:r>
          </w:p>
        </w:tc>
        <w:tc>
          <w:tcPr>
            <w:tcW w:w="1701" w:type="dxa"/>
            <w:noWrap/>
            <w:hideMark/>
          </w:tcPr>
          <w:p w14:paraId="590AA54F" w14:textId="3FBD2E91"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0874A30A"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7D9F7A37" w14:textId="5767B9C2"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4.</w:t>
            </w:r>
            <w:r w:rsidR="009B4107">
              <w:rPr>
                <w:rFonts w:ascii="Times New Roman" w:hAnsi="Times New Roman" w:cs="Times New Roman"/>
              </w:rPr>
              <w:t>6</w:t>
            </w:r>
          </w:p>
        </w:tc>
        <w:tc>
          <w:tcPr>
            <w:tcW w:w="4253" w:type="dxa"/>
          </w:tcPr>
          <w:p w14:paraId="3AA03996" w14:textId="63512918" w:rsidR="00E947B4" w:rsidRPr="00025149" w:rsidRDefault="00447C55"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HA0izgU","properties":{"formattedCitation":"(Ejsmont-Karabin et al., 2004; Hansen et al., 1994; Sodr\\uc0\\u233{} et al., 2017; Wilk-Wo\\uc0\\u378{}niak et al., 2001; Work and Havens, 2003)","plainCitation":"(Ejsmont-Karabin et al., 2004; Hansen et al., 1994; Sodré et al., 2017; Wilk-Woźniak et al., 2001;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Sodré et al., 2017; Wilk-Woźniak et al., 2001; Work and Havens, 2003)</w:t>
            </w:r>
            <w:r>
              <w:rPr>
                <w:rFonts w:ascii="Times New Roman" w:hAnsi="Times New Roman" w:cs="Times New Roman"/>
              </w:rPr>
              <w:fldChar w:fldCharType="end"/>
            </w:r>
          </w:p>
        </w:tc>
      </w:tr>
      <w:tr w:rsidR="00447C55" w:rsidRPr="00025149" w14:paraId="36530314" w14:textId="2FCE0656" w:rsidTr="009273F0">
        <w:trPr>
          <w:trHeight w:val="300"/>
        </w:trPr>
        <w:tc>
          <w:tcPr>
            <w:tcW w:w="2547" w:type="dxa"/>
            <w:noWrap/>
            <w:hideMark/>
          </w:tcPr>
          <w:p w14:paraId="7D5C776C"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ylindrica</w:t>
            </w:r>
            <w:proofErr w:type="spellEnd"/>
          </w:p>
        </w:tc>
        <w:tc>
          <w:tcPr>
            <w:tcW w:w="1559" w:type="dxa"/>
            <w:noWrap/>
            <w:hideMark/>
          </w:tcPr>
          <w:p w14:paraId="5F5E699C"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67</w:t>
            </w:r>
          </w:p>
        </w:tc>
        <w:tc>
          <w:tcPr>
            <w:tcW w:w="1701" w:type="dxa"/>
            <w:noWrap/>
            <w:hideMark/>
          </w:tcPr>
          <w:p w14:paraId="44067DC8" w14:textId="1FA92CD4" w:rsidR="00447C55" w:rsidRPr="00025149" w:rsidRDefault="00447C55" w:rsidP="00447C55">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48144204"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4C355D8F" w14:textId="414E2570" w:rsidR="00447C55" w:rsidRPr="00025149" w:rsidRDefault="00447C55" w:rsidP="00447C55">
            <w:pPr>
              <w:jc w:val="center"/>
              <w:rPr>
                <w:rFonts w:ascii="Times New Roman" w:hAnsi="Times New Roman" w:cs="Times New Roman"/>
              </w:rPr>
            </w:pPr>
            <w:r w:rsidRPr="00025149">
              <w:rPr>
                <w:rFonts w:ascii="Times New Roman" w:hAnsi="Times New Roman" w:cs="Times New Roman"/>
              </w:rPr>
              <w:t>9.8</w:t>
            </w:r>
          </w:p>
        </w:tc>
        <w:tc>
          <w:tcPr>
            <w:tcW w:w="4253" w:type="dxa"/>
          </w:tcPr>
          <w:p w14:paraId="0DD5D8BA" w14:textId="3D23F9F5" w:rsidR="00447C55" w:rsidRPr="00025149" w:rsidRDefault="00447C55" w:rsidP="00447C55">
            <w:pPr>
              <w:rPr>
                <w:rFonts w:ascii="Times New Roman" w:hAnsi="Times New Roman" w:cs="Times New Roman"/>
              </w:rPr>
            </w:pPr>
            <w:r w:rsidRPr="000A0F51">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5xrSDCe","properties":{"formattedCitation":"(Ejsmont-Karabin et al., 2004; Hansen et al., 1994; Sodr\\uc0\\u233{} et al., 2017; Wilk-Wo\\uc0\\u378{}niak et al., 2001; Work and Havens, 2003)","plainCitation":"(Ejsmont-Karabin et al., 2004; Hansen et al., 1994; Sodré et al., 2017; Wilk-Woźniak et al., 2001;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sidRPr="000A0F51">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Sodré et al., 2017; Wilk-Woźniak et al., 2001; Work and Havens, 2003)</w:t>
            </w:r>
            <w:r w:rsidRPr="000A0F51">
              <w:rPr>
                <w:rFonts w:ascii="Times New Roman" w:hAnsi="Times New Roman" w:cs="Times New Roman"/>
              </w:rPr>
              <w:fldChar w:fldCharType="end"/>
            </w:r>
          </w:p>
        </w:tc>
      </w:tr>
      <w:tr w:rsidR="00447C55" w:rsidRPr="00025149" w14:paraId="1AF6D99A" w14:textId="5FE815FC" w:rsidTr="009273F0">
        <w:trPr>
          <w:trHeight w:val="300"/>
        </w:trPr>
        <w:tc>
          <w:tcPr>
            <w:tcW w:w="2547" w:type="dxa"/>
            <w:noWrap/>
            <w:hideMark/>
          </w:tcPr>
          <w:p w14:paraId="29A9DEB9"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pusilla</w:t>
            </w:r>
            <w:proofErr w:type="spellEnd"/>
          </w:p>
        </w:tc>
        <w:tc>
          <w:tcPr>
            <w:tcW w:w="1559" w:type="dxa"/>
            <w:noWrap/>
            <w:hideMark/>
          </w:tcPr>
          <w:p w14:paraId="74D22B7B"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09</w:t>
            </w:r>
          </w:p>
        </w:tc>
        <w:tc>
          <w:tcPr>
            <w:tcW w:w="1701" w:type="dxa"/>
            <w:noWrap/>
            <w:hideMark/>
          </w:tcPr>
          <w:p w14:paraId="3DDB0A71" w14:textId="2AFC2536" w:rsidR="00447C55" w:rsidRPr="00025149" w:rsidRDefault="00447C55" w:rsidP="00447C55">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172C552A"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1ACBE402" w14:textId="6DFF0AFB" w:rsidR="00447C55" w:rsidRPr="00025149" w:rsidRDefault="00447C55" w:rsidP="00447C55">
            <w:pPr>
              <w:jc w:val="center"/>
              <w:rPr>
                <w:rFonts w:ascii="Times New Roman" w:hAnsi="Times New Roman" w:cs="Times New Roman"/>
              </w:rPr>
            </w:pPr>
            <w:r w:rsidRPr="00025149">
              <w:rPr>
                <w:rFonts w:ascii="Times New Roman" w:hAnsi="Times New Roman" w:cs="Times New Roman"/>
              </w:rPr>
              <w:t>6.4</w:t>
            </w:r>
          </w:p>
        </w:tc>
        <w:tc>
          <w:tcPr>
            <w:tcW w:w="4253" w:type="dxa"/>
          </w:tcPr>
          <w:p w14:paraId="65A04A26" w14:textId="4B515B6E" w:rsidR="00447C55" w:rsidRPr="00025149" w:rsidRDefault="00447C55" w:rsidP="00447C55">
            <w:pPr>
              <w:rPr>
                <w:rFonts w:ascii="Times New Roman" w:hAnsi="Times New Roman" w:cs="Times New Roman"/>
              </w:rPr>
            </w:pPr>
            <w:r w:rsidRPr="000A0F51">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VpPv3w4T","properties":{"formattedCitation":"(Ejsmont-Karabin et al., 2004; Hansen et al., 1994; Sodr\\uc0\\u233{} et al., 2017; Wilk-Wo\\uc0\\u378{}niak et al., 2001; Work and Havens, 2003)","plainCitation":"(Ejsmont-Karabin et al., 2004; Hansen et al., 1994; Sodré et al., 2017; Wilk-Woźniak et al., 2001;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sidRPr="000A0F51">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Sodré et al., 2017; Wilk-Woźniak et al., 2001; Work and Havens, 2003)</w:t>
            </w:r>
            <w:r w:rsidRPr="000A0F51">
              <w:rPr>
                <w:rFonts w:ascii="Times New Roman" w:hAnsi="Times New Roman" w:cs="Times New Roman"/>
              </w:rPr>
              <w:fldChar w:fldCharType="end"/>
            </w:r>
          </w:p>
        </w:tc>
      </w:tr>
      <w:tr w:rsidR="00447C55" w:rsidRPr="00025149" w14:paraId="2734EC51" w14:textId="51497955" w:rsidTr="009273F0">
        <w:trPr>
          <w:trHeight w:val="300"/>
        </w:trPr>
        <w:tc>
          <w:tcPr>
            <w:tcW w:w="2547" w:type="dxa"/>
            <w:noWrap/>
            <w:hideMark/>
          </w:tcPr>
          <w:p w14:paraId="0B069741"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imilis</w:t>
            </w:r>
            <w:proofErr w:type="spellEnd"/>
          </w:p>
        </w:tc>
        <w:tc>
          <w:tcPr>
            <w:tcW w:w="1559" w:type="dxa"/>
            <w:noWrap/>
            <w:hideMark/>
          </w:tcPr>
          <w:p w14:paraId="16E555D5"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53</w:t>
            </w:r>
          </w:p>
        </w:tc>
        <w:tc>
          <w:tcPr>
            <w:tcW w:w="1701" w:type="dxa"/>
            <w:noWrap/>
            <w:hideMark/>
          </w:tcPr>
          <w:p w14:paraId="771A8F36" w14:textId="0EE11EA8" w:rsidR="00447C55" w:rsidRPr="00025149" w:rsidRDefault="00447C55" w:rsidP="00447C55">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0F50BB8"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63CF6A7B"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9</w:t>
            </w:r>
          </w:p>
        </w:tc>
        <w:tc>
          <w:tcPr>
            <w:tcW w:w="4253" w:type="dxa"/>
          </w:tcPr>
          <w:p w14:paraId="0AC09071" w14:textId="5A292D67" w:rsidR="00447C55" w:rsidRPr="00025149" w:rsidRDefault="00447C55" w:rsidP="00447C55">
            <w:pPr>
              <w:rPr>
                <w:rFonts w:ascii="Times New Roman" w:hAnsi="Times New Roman" w:cs="Times New Roman"/>
              </w:rPr>
            </w:pPr>
            <w:r w:rsidRPr="000A0F51">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T3EEIR2M","properties":{"formattedCitation":"(Ejsmont-Karabin et al., 2004; Hansen et al., 1994; Sodr\\uc0\\u233{} et al., 2017; Wilk-Wo\\uc0\\u378{}niak et al., 2001; Work and Havens, 2003)","plainCitation":"(Ejsmont-Karabin et al., 2004; Hansen et al., 1994; Sodré et al., 2017; Wilk-Woźniak et al., 2001;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sidRPr="000A0F51">
              <w:rPr>
                <w:rFonts w:ascii="Times New Roman" w:hAnsi="Times New Roman" w:cs="Times New Roman"/>
              </w:rPr>
              <w:fldChar w:fldCharType="separate"/>
            </w:r>
            <w:r w:rsidR="009273F0" w:rsidRPr="009273F0">
              <w:rPr>
                <w:rFonts w:ascii="Times New Roman" w:hAnsi="Times New Roman" w:cs="Times New Roman"/>
                <w:szCs w:val="24"/>
              </w:rPr>
              <w:t>(Ejsmont-Karabin et al., 2004; Hansen et al., 1994; Sodré et al., 2017; Wilk-Woźniak et al., 2001; Work and Havens, 2003)</w:t>
            </w:r>
            <w:r w:rsidRPr="000A0F51">
              <w:rPr>
                <w:rFonts w:ascii="Times New Roman" w:hAnsi="Times New Roman" w:cs="Times New Roman"/>
              </w:rPr>
              <w:fldChar w:fldCharType="end"/>
            </w:r>
          </w:p>
        </w:tc>
      </w:tr>
      <w:tr w:rsidR="00E947B4" w:rsidRPr="00025149" w14:paraId="39B434FE" w14:textId="1871FB5F" w:rsidTr="009273F0">
        <w:trPr>
          <w:trHeight w:val="300"/>
        </w:trPr>
        <w:tc>
          <w:tcPr>
            <w:tcW w:w="2547" w:type="dxa"/>
            <w:noWrap/>
            <w:hideMark/>
          </w:tcPr>
          <w:p w14:paraId="345AAE07"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Acantocyclops</w:t>
            </w:r>
            <w:proofErr w:type="spellEnd"/>
            <w:r w:rsidRPr="00025149">
              <w:rPr>
                <w:rFonts w:ascii="Times New Roman" w:hAnsi="Times New Roman" w:cs="Times New Roman"/>
                <w:i/>
              </w:rPr>
              <w:t xml:space="preserve"> robustus</w:t>
            </w:r>
          </w:p>
        </w:tc>
        <w:tc>
          <w:tcPr>
            <w:tcW w:w="1559" w:type="dxa"/>
            <w:noWrap/>
            <w:hideMark/>
          </w:tcPr>
          <w:p w14:paraId="15D30AC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90</w:t>
            </w:r>
          </w:p>
        </w:tc>
        <w:tc>
          <w:tcPr>
            <w:tcW w:w="1701" w:type="dxa"/>
            <w:noWrap/>
            <w:hideMark/>
          </w:tcPr>
          <w:p w14:paraId="5C512BAA"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w:t>
            </w:r>
          </w:p>
        </w:tc>
        <w:tc>
          <w:tcPr>
            <w:tcW w:w="1843" w:type="dxa"/>
            <w:noWrap/>
            <w:hideMark/>
          </w:tcPr>
          <w:p w14:paraId="3104FB84"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2731B9DE" w14:textId="6C554275" w:rsidR="00E947B4" w:rsidRPr="00025149" w:rsidRDefault="00E947B4" w:rsidP="00E947B4">
            <w:pPr>
              <w:jc w:val="center"/>
              <w:rPr>
                <w:rFonts w:ascii="Times New Roman" w:hAnsi="Times New Roman" w:cs="Times New Roman"/>
              </w:rPr>
            </w:pPr>
            <w:r w:rsidRPr="00025149">
              <w:rPr>
                <w:rFonts w:ascii="Times New Roman" w:hAnsi="Times New Roman" w:cs="Times New Roman"/>
              </w:rPr>
              <w:t>58.2</w:t>
            </w:r>
          </w:p>
        </w:tc>
        <w:tc>
          <w:tcPr>
            <w:tcW w:w="4253" w:type="dxa"/>
          </w:tcPr>
          <w:p w14:paraId="67C52774" w14:textId="1E467ED4" w:rsidR="00E947B4" w:rsidRPr="00025149" w:rsidRDefault="004D224F"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PNoHziyu","properties":{"formattedCitation":"(Hansen et al., 1994; Ki\\uc0\\u248{}rboe, 2011; Roche, 1987)","plainCitation":"(Hansen et al., 1994; Kiørboe, 2011; Roche, 198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6,"uris":["http://zotero.org/users/local/lQQz50Ex/items/2W5HDE7U"],"uri":["http://zotero.org/users/local/lQQz50Ex/items/2W5HDE7U"],"itemData":{"id":296,"type":"paper-conference","container-title":"Rotifer Symposium IV","page":"229–233","publisher":"Springer","source":"Google Scholar","title":"Post-encounter vulnerability of some rotifer prey types to predation by the copepod Acanthocyclops robustus","author":[{"family":"Roche","given":"Kennedy F."}],"issued":{"date-parts":[["1987"]]}}}],"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Hansen et al., 1994; Kiørboe, 2011; Roche, 1987)</w:t>
            </w:r>
            <w:r>
              <w:rPr>
                <w:rFonts w:ascii="Times New Roman" w:eastAsia="Times New Roman" w:hAnsi="Times New Roman" w:cs="Times New Roman"/>
                <w:color w:val="000000"/>
                <w:sz w:val="24"/>
                <w:szCs w:val="24"/>
                <w:lang w:eastAsia="pl-PL"/>
              </w:rPr>
              <w:fldChar w:fldCharType="end"/>
            </w:r>
          </w:p>
        </w:tc>
      </w:tr>
      <w:tr w:rsidR="00E947B4" w:rsidRPr="00025149" w14:paraId="20384097" w14:textId="118772F9" w:rsidTr="009273F0">
        <w:trPr>
          <w:trHeight w:val="300"/>
        </w:trPr>
        <w:tc>
          <w:tcPr>
            <w:tcW w:w="2547" w:type="dxa"/>
            <w:noWrap/>
            <w:hideMark/>
          </w:tcPr>
          <w:p w14:paraId="5161C8B8"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Acant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venustus</w:t>
            </w:r>
            <w:proofErr w:type="spellEnd"/>
          </w:p>
        </w:tc>
        <w:tc>
          <w:tcPr>
            <w:tcW w:w="1559" w:type="dxa"/>
            <w:noWrap/>
            <w:hideMark/>
          </w:tcPr>
          <w:p w14:paraId="2F5E0985"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177</w:t>
            </w:r>
          </w:p>
        </w:tc>
        <w:tc>
          <w:tcPr>
            <w:tcW w:w="1701" w:type="dxa"/>
            <w:noWrap/>
            <w:hideMark/>
          </w:tcPr>
          <w:p w14:paraId="45A00284"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w:t>
            </w:r>
          </w:p>
        </w:tc>
        <w:tc>
          <w:tcPr>
            <w:tcW w:w="1843" w:type="dxa"/>
            <w:noWrap/>
            <w:hideMark/>
          </w:tcPr>
          <w:p w14:paraId="268D5B92"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17FEACCF" w14:textId="1DE3655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69.2</w:t>
            </w:r>
          </w:p>
        </w:tc>
        <w:tc>
          <w:tcPr>
            <w:tcW w:w="4253" w:type="dxa"/>
          </w:tcPr>
          <w:p w14:paraId="1452682B" w14:textId="2546518B" w:rsidR="00E947B4" w:rsidRPr="00025149" w:rsidRDefault="00B2293C"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PfMt1AFR","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Hansen et al., 1994; Hopp and Maier, 2005; Kiørboe, 2011)</w:t>
            </w:r>
            <w:r>
              <w:rPr>
                <w:rFonts w:ascii="Times New Roman" w:hAnsi="Times New Roman" w:cs="Times New Roman"/>
              </w:rPr>
              <w:fldChar w:fldCharType="end"/>
            </w:r>
          </w:p>
        </w:tc>
      </w:tr>
      <w:tr w:rsidR="00E947B4" w:rsidRPr="00025149" w14:paraId="27E6D571" w14:textId="3872E574" w:rsidTr="009273F0">
        <w:trPr>
          <w:trHeight w:val="300"/>
        </w:trPr>
        <w:tc>
          <w:tcPr>
            <w:tcW w:w="2547" w:type="dxa"/>
            <w:noWrap/>
            <w:hideMark/>
          </w:tcPr>
          <w:p w14:paraId="2912ADF5" w14:textId="77777777" w:rsidR="00E947B4" w:rsidRPr="00025149" w:rsidRDefault="00E947B4" w:rsidP="00E947B4">
            <w:pPr>
              <w:rPr>
                <w:rFonts w:ascii="Times New Roman" w:hAnsi="Times New Roman" w:cs="Times New Roman"/>
                <w:i/>
              </w:rPr>
            </w:pPr>
            <w:r w:rsidRPr="00025149">
              <w:rPr>
                <w:rFonts w:ascii="Times New Roman" w:hAnsi="Times New Roman" w:cs="Times New Roman"/>
                <w:i/>
              </w:rPr>
              <w:t xml:space="preserve">Cyclops </w:t>
            </w:r>
            <w:proofErr w:type="spellStart"/>
            <w:r w:rsidRPr="00025149">
              <w:rPr>
                <w:rFonts w:ascii="Times New Roman" w:hAnsi="Times New Roman" w:cs="Times New Roman"/>
                <w:i/>
              </w:rPr>
              <w:t>abyssorum</w:t>
            </w:r>
            <w:proofErr w:type="spellEnd"/>
          </w:p>
        </w:tc>
        <w:tc>
          <w:tcPr>
            <w:tcW w:w="1559" w:type="dxa"/>
            <w:noWrap/>
            <w:hideMark/>
          </w:tcPr>
          <w:p w14:paraId="4CA86652"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98</w:t>
            </w:r>
          </w:p>
        </w:tc>
        <w:tc>
          <w:tcPr>
            <w:tcW w:w="1701" w:type="dxa"/>
            <w:noWrap/>
            <w:hideMark/>
          </w:tcPr>
          <w:p w14:paraId="736A3B37" w14:textId="59402F7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4D6EAE9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2A2D5371" w14:textId="37B35E32"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2.2</w:t>
            </w:r>
          </w:p>
        </w:tc>
        <w:tc>
          <w:tcPr>
            <w:tcW w:w="4253" w:type="dxa"/>
          </w:tcPr>
          <w:p w14:paraId="2AD976F2" w14:textId="63CD7F5F" w:rsidR="00E947B4" w:rsidRPr="00025149" w:rsidRDefault="0046575D" w:rsidP="00E947B4">
            <w:pPr>
              <w:tabs>
                <w:tab w:val="left" w:pos="3555"/>
              </w:tabs>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053PtFZs","properties":{"formattedCitation":"(Bledzki and Rybak, 2016; Hansen et al., 1994; Hopp and Maier, 2005; Ki\\uc0\\u248{}rboe, 2011)","plainCitation":"(Bledzki and Rybak, 2016; 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id":301,"uris":["http://zotero.org/users/local/lQQz50Ex/items/6LHZG39D"],"uri":["http://zotero.org/users/local/lQQz50Ex/items/6LHZG39D"],"itemData":{"id":301,"type":"book","publisher":"Springer","source":"Google Scholar","title":"Freshwater Crustacean Zooplankton of Europe: Cladocera &amp; Copepoda (Calanoida, Cyclopoida) Key to species identification, with notes on ecology, distribution, methods and introduction to data analysis","title-short":"Freshwater Crustacean Zooplankton of Europe","author":[{"family":"Bledzki","given":"Leszek A."},{"family":"Rybak","given":"Jan Igor"}],"issued":{"date-parts":[["2016"]]}}}],"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Bledzki and Rybak, 2016; Hansen et al., 1994; Hopp and Maier, 2005; Kiørboe, 2011)</w:t>
            </w:r>
            <w:r>
              <w:rPr>
                <w:rFonts w:ascii="Times New Roman" w:hAnsi="Times New Roman" w:cs="Times New Roman"/>
              </w:rPr>
              <w:fldChar w:fldCharType="end"/>
            </w:r>
          </w:p>
        </w:tc>
      </w:tr>
      <w:tr w:rsidR="00E947B4" w:rsidRPr="00025149" w14:paraId="4E20BEFD" w14:textId="73B4F9A7" w:rsidTr="009273F0">
        <w:trPr>
          <w:trHeight w:val="300"/>
        </w:trPr>
        <w:tc>
          <w:tcPr>
            <w:tcW w:w="2547" w:type="dxa"/>
            <w:noWrap/>
            <w:hideMark/>
          </w:tcPr>
          <w:p w14:paraId="5D971D27" w14:textId="77777777" w:rsidR="00E947B4" w:rsidRPr="00025149" w:rsidRDefault="00E947B4" w:rsidP="00E947B4">
            <w:pPr>
              <w:rPr>
                <w:rFonts w:ascii="Times New Roman" w:hAnsi="Times New Roman" w:cs="Times New Roman"/>
                <w:i/>
              </w:rPr>
            </w:pPr>
            <w:r w:rsidRPr="00025149">
              <w:rPr>
                <w:rFonts w:ascii="Times New Roman" w:hAnsi="Times New Roman" w:cs="Times New Roman"/>
                <w:i/>
              </w:rPr>
              <w:t xml:space="preserve">Cyclops </w:t>
            </w:r>
            <w:proofErr w:type="spellStart"/>
            <w:r w:rsidRPr="00025149">
              <w:rPr>
                <w:rFonts w:ascii="Times New Roman" w:hAnsi="Times New Roman" w:cs="Times New Roman"/>
                <w:i/>
              </w:rPr>
              <w:t>strenuus</w:t>
            </w:r>
            <w:proofErr w:type="spellEnd"/>
          </w:p>
        </w:tc>
        <w:tc>
          <w:tcPr>
            <w:tcW w:w="1559" w:type="dxa"/>
            <w:noWrap/>
            <w:hideMark/>
          </w:tcPr>
          <w:p w14:paraId="0946377D"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21</w:t>
            </w:r>
          </w:p>
        </w:tc>
        <w:tc>
          <w:tcPr>
            <w:tcW w:w="1701" w:type="dxa"/>
            <w:noWrap/>
            <w:hideMark/>
          </w:tcPr>
          <w:p w14:paraId="65CB737A" w14:textId="04EEBBC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4919EA95"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0249391D" w14:textId="773188B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7.7</w:t>
            </w:r>
          </w:p>
        </w:tc>
        <w:tc>
          <w:tcPr>
            <w:tcW w:w="4253" w:type="dxa"/>
          </w:tcPr>
          <w:p w14:paraId="00DA7069" w14:textId="66D32A55" w:rsidR="00E947B4" w:rsidRPr="00025149" w:rsidRDefault="009F03CC"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eKbJjgRu","properties":{"formattedCitation":"(Hansen et al., 1994; Ki\\uc0\\u248{}rboe, 2011; Makino and Ban, 1998)","plainCitation":"(Hansen et al., 1994; Kiørboe, 2011; Makino and Ban, 199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303,"uris":["http://zotero.org/users/local/lQQz50Ex/items/WDP9MHW2"],"uri":["http://zotero.org/users/local/lQQz50Ex/items/WDP9MHW2"],"itemData":{"id":303,"type":"article-journal","container-title":"Journal of marine systems","issue":"1-4","note":"publisher: Elsevier","page":"139–148","source":"Google Scholar","title":"Diel changes in vertical overlap between Cyclops strenuus (Copepoda; Cyclopoida) and its prey in oligotrophic Lake Toya, Hokkaido, Japan","volume":"15","author":[{"family":"Makino","given":"Wataru"},{"family":"Ban","given":"Syuhei"}],"issued":{"date-parts":[["1998"]]}}}],"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Hansen et al., 1994; Kiørboe, 2011; Makino and Ban, 1998)</w:t>
            </w:r>
            <w:r>
              <w:rPr>
                <w:rFonts w:ascii="Times New Roman" w:hAnsi="Times New Roman" w:cs="Times New Roman"/>
              </w:rPr>
              <w:fldChar w:fldCharType="end"/>
            </w:r>
          </w:p>
        </w:tc>
      </w:tr>
      <w:tr w:rsidR="00E947B4" w:rsidRPr="00025149" w14:paraId="0C1953A7" w14:textId="57171F9F" w:rsidTr="009273F0">
        <w:trPr>
          <w:trHeight w:val="300"/>
        </w:trPr>
        <w:tc>
          <w:tcPr>
            <w:tcW w:w="2547" w:type="dxa"/>
            <w:noWrap/>
            <w:hideMark/>
          </w:tcPr>
          <w:p w14:paraId="594BC541" w14:textId="77777777" w:rsidR="00E947B4" w:rsidRPr="00025149" w:rsidRDefault="00E947B4" w:rsidP="00E947B4">
            <w:pPr>
              <w:rPr>
                <w:rFonts w:ascii="Times New Roman" w:hAnsi="Times New Roman" w:cs="Times New Roman"/>
                <w:i/>
              </w:rPr>
            </w:pPr>
            <w:r w:rsidRPr="00025149">
              <w:rPr>
                <w:rFonts w:ascii="Times New Roman" w:hAnsi="Times New Roman" w:cs="Times New Roman"/>
                <w:i/>
              </w:rPr>
              <w:t xml:space="preserve">Cyclops </w:t>
            </w:r>
            <w:proofErr w:type="spellStart"/>
            <w:r w:rsidRPr="00025149">
              <w:rPr>
                <w:rFonts w:ascii="Times New Roman" w:hAnsi="Times New Roman" w:cs="Times New Roman"/>
                <w:i/>
              </w:rPr>
              <w:t>vicinus</w:t>
            </w:r>
            <w:proofErr w:type="spellEnd"/>
          </w:p>
        </w:tc>
        <w:tc>
          <w:tcPr>
            <w:tcW w:w="1559" w:type="dxa"/>
            <w:noWrap/>
            <w:hideMark/>
          </w:tcPr>
          <w:p w14:paraId="4ADB3B2F"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516</w:t>
            </w:r>
          </w:p>
        </w:tc>
        <w:tc>
          <w:tcPr>
            <w:tcW w:w="1701" w:type="dxa"/>
            <w:noWrap/>
            <w:hideMark/>
          </w:tcPr>
          <w:p w14:paraId="577A5B7B" w14:textId="529A527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0C145C9F"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0431F890" w14:textId="130C267D"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9.</w:t>
            </w:r>
            <w:r w:rsidR="009B4107">
              <w:rPr>
                <w:rFonts w:ascii="Times New Roman" w:hAnsi="Times New Roman" w:cs="Times New Roman"/>
              </w:rPr>
              <w:t>2</w:t>
            </w:r>
          </w:p>
        </w:tc>
        <w:tc>
          <w:tcPr>
            <w:tcW w:w="4253" w:type="dxa"/>
          </w:tcPr>
          <w:p w14:paraId="2D24E870" w14:textId="57B07280" w:rsidR="00E947B4" w:rsidRPr="00025149" w:rsidRDefault="00C76E2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1WFSeS3","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Hansen et al., 1994; Hopp and Maier, 2005; Kiørboe, 2011)</w:t>
            </w:r>
            <w:r>
              <w:rPr>
                <w:rFonts w:ascii="Times New Roman" w:hAnsi="Times New Roman" w:cs="Times New Roman"/>
              </w:rPr>
              <w:fldChar w:fldCharType="end"/>
            </w:r>
          </w:p>
        </w:tc>
      </w:tr>
      <w:tr w:rsidR="00E947B4" w:rsidRPr="00025149" w14:paraId="50F1E9F3" w14:textId="7BF5CF2D" w:rsidTr="009273F0">
        <w:trPr>
          <w:trHeight w:val="300"/>
        </w:trPr>
        <w:tc>
          <w:tcPr>
            <w:tcW w:w="2547" w:type="dxa"/>
            <w:noWrap/>
            <w:hideMark/>
          </w:tcPr>
          <w:p w14:paraId="42AAEF01"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Eudiaptom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gracilis</w:t>
            </w:r>
            <w:proofErr w:type="spellEnd"/>
          </w:p>
        </w:tc>
        <w:tc>
          <w:tcPr>
            <w:tcW w:w="1559" w:type="dxa"/>
            <w:noWrap/>
            <w:hideMark/>
          </w:tcPr>
          <w:p w14:paraId="329FE230"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33</w:t>
            </w:r>
          </w:p>
        </w:tc>
        <w:tc>
          <w:tcPr>
            <w:tcW w:w="1701" w:type="dxa"/>
            <w:noWrap/>
            <w:hideMark/>
          </w:tcPr>
          <w:p w14:paraId="3AB529B3" w14:textId="13D3B9F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530D7ED5"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Current</w:t>
            </w:r>
          </w:p>
        </w:tc>
        <w:tc>
          <w:tcPr>
            <w:tcW w:w="2693" w:type="dxa"/>
            <w:noWrap/>
            <w:hideMark/>
          </w:tcPr>
          <w:p w14:paraId="47C7A42B" w14:textId="68D007C1"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8.</w:t>
            </w:r>
            <w:r w:rsidR="009B4107">
              <w:rPr>
                <w:rFonts w:ascii="Times New Roman" w:hAnsi="Times New Roman" w:cs="Times New Roman"/>
              </w:rPr>
              <w:t>4</w:t>
            </w:r>
          </w:p>
        </w:tc>
        <w:tc>
          <w:tcPr>
            <w:tcW w:w="4253" w:type="dxa"/>
          </w:tcPr>
          <w:p w14:paraId="2019DDEC" w14:textId="696CD2AB" w:rsidR="00E947B4" w:rsidRPr="00025149" w:rsidRDefault="00C76E2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vpogLsH","properties":{"formattedCitation":"(Hansen et al., 1994; Ki\\uc0\\u248{}rboe, 2011; Wilk-Wo\\uc0\\u378{}niak et al., 2001)","plainCitation":"(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Hansen et al., 1994; Kiørboe, 2011; Wilk-Woźniak et al., 2001)</w:t>
            </w:r>
            <w:r>
              <w:rPr>
                <w:rFonts w:ascii="Times New Roman" w:hAnsi="Times New Roman" w:cs="Times New Roman"/>
              </w:rPr>
              <w:fldChar w:fldCharType="end"/>
            </w:r>
          </w:p>
        </w:tc>
      </w:tr>
      <w:tr w:rsidR="00E947B4" w:rsidRPr="00025149" w14:paraId="0BF52099" w14:textId="1B6361DB" w:rsidTr="009273F0">
        <w:trPr>
          <w:trHeight w:val="300"/>
        </w:trPr>
        <w:tc>
          <w:tcPr>
            <w:tcW w:w="2547" w:type="dxa"/>
            <w:noWrap/>
            <w:hideMark/>
          </w:tcPr>
          <w:p w14:paraId="6BA8F16E"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Eudiaptom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graciloides</w:t>
            </w:r>
            <w:proofErr w:type="spellEnd"/>
          </w:p>
        </w:tc>
        <w:tc>
          <w:tcPr>
            <w:tcW w:w="1559" w:type="dxa"/>
            <w:noWrap/>
            <w:hideMark/>
          </w:tcPr>
          <w:p w14:paraId="4B43073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203</w:t>
            </w:r>
          </w:p>
        </w:tc>
        <w:tc>
          <w:tcPr>
            <w:tcW w:w="1701" w:type="dxa"/>
            <w:noWrap/>
            <w:hideMark/>
          </w:tcPr>
          <w:p w14:paraId="6578A55D" w14:textId="5E717B4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606CDF90"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Current</w:t>
            </w:r>
          </w:p>
        </w:tc>
        <w:tc>
          <w:tcPr>
            <w:tcW w:w="2693" w:type="dxa"/>
            <w:noWrap/>
            <w:hideMark/>
          </w:tcPr>
          <w:p w14:paraId="4BC97E0A" w14:textId="4689AD6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0.</w:t>
            </w:r>
            <w:r w:rsidR="009B4107">
              <w:rPr>
                <w:rFonts w:ascii="Times New Roman" w:hAnsi="Times New Roman" w:cs="Times New Roman"/>
              </w:rPr>
              <w:t>8</w:t>
            </w:r>
          </w:p>
        </w:tc>
        <w:tc>
          <w:tcPr>
            <w:tcW w:w="4253" w:type="dxa"/>
          </w:tcPr>
          <w:p w14:paraId="4EADCE19" w14:textId="3D27A7FE" w:rsidR="00E947B4" w:rsidRPr="00025149" w:rsidRDefault="00C76E2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WpU2QG9","properties":{"formattedCitation":"(Hansen et al., 1994; Ki\\uc0\\u248{}rboe, 2011; Sterner, 1989)","plainCitation":"(Hansen et al., 1994; Kiørboe, 2011; Sterner, 1989)","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305,"uris":["http://zotero.org/users/local/lQQz50Ex/items/T38L2TTJ"],"uri":["http://zotero.org/users/local/lQQz50Ex/items/T38L2TTJ"],"itemData":{"id":305,"type":"chapter","container-title":"Plankton ecology","page":"107–170","publisher":"Springer","source":"Google Scholar","title":"The role of grazers in phytoplankton succession","author":[{"family":"Sterner","given":"Robert W."}],"issued":{"date-parts":[["1989"]]}}}],"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Hansen et al., 1994; Kiørboe, 2011; Sterner, 1989)</w:t>
            </w:r>
            <w:r>
              <w:rPr>
                <w:rFonts w:ascii="Times New Roman" w:hAnsi="Times New Roman" w:cs="Times New Roman"/>
              </w:rPr>
              <w:fldChar w:fldCharType="end"/>
            </w:r>
            <w:r>
              <w:rPr>
                <w:rFonts w:ascii="Times New Roman" w:hAnsi="Times New Roman" w:cs="Times New Roman"/>
              </w:rPr>
              <w:t xml:space="preserve"> </w:t>
            </w:r>
          </w:p>
        </w:tc>
      </w:tr>
      <w:tr w:rsidR="00E947B4" w:rsidRPr="00025149" w14:paraId="6AB01744" w14:textId="7CC8701E" w:rsidTr="009273F0">
        <w:trPr>
          <w:trHeight w:val="300"/>
        </w:trPr>
        <w:tc>
          <w:tcPr>
            <w:tcW w:w="2547" w:type="dxa"/>
            <w:noWrap/>
            <w:hideMark/>
          </w:tcPr>
          <w:p w14:paraId="55F054B0"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Eurytemo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velox</w:t>
            </w:r>
            <w:proofErr w:type="spellEnd"/>
          </w:p>
        </w:tc>
        <w:tc>
          <w:tcPr>
            <w:tcW w:w="1559" w:type="dxa"/>
            <w:noWrap/>
            <w:hideMark/>
          </w:tcPr>
          <w:p w14:paraId="7FEDCC3C"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500</w:t>
            </w:r>
          </w:p>
        </w:tc>
        <w:tc>
          <w:tcPr>
            <w:tcW w:w="1701" w:type="dxa"/>
            <w:noWrap/>
            <w:hideMark/>
          </w:tcPr>
          <w:p w14:paraId="60C11401" w14:textId="3E75B9E0"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6A294E1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Current</w:t>
            </w:r>
          </w:p>
        </w:tc>
        <w:tc>
          <w:tcPr>
            <w:tcW w:w="2693" w:type="dxa"/>
            <w:noWrap/>
            <w:hideMark/>
          </w:tcPr>
          <w:p w14:paraId="4DA5BF7E" w14:textId="2ACDF84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8.2</w:t>
            </w:r>
          </w:p>
        </w:tc>
        <w:tc>
          <w:tcPr>
            <w:tcW w:w="4253" w:type="dxa"/>
          </w:tcPr>
          <w:p w14:paraId="30822357" w14:textId="4C4CEF14" w:rsidR="00E947B4" w:rsidRPr="00025149" w:rsidRDefault="00FB6DCB"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C7maguCT","properties":{"formattedCitation":"(Hansen et al., 1994; Ki\\uc0\\u248{}rboe, 2011; Pagano and Gaudy, 1986)","plainCitation":"(Hansen et al., 1994; Kiørboe, 2011; Pagano and Gaudy, 198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307,"uris":["http://zotero.org/users/local/lQQz50Ex/items/U4L8EM8I"],"uri":["http://zotero.org/users/local/lQQz50Ex/items/U4L8EM8I"],"itemData":{"id":307,"type":"article-journal","container-title":"Marine biology","issue":"4","note":"publisher: Springer","page":"551–564","source":"Google Scholar","title":"Biologie d'un copépode des mares temporaires du littoral méditerranéen français: Eurytemora velox","title-short":"Biologie d'un copépode des mares temporaires du littoral méditerranéen français","volume":"90","author":[{"family":"Pagano","given":"Marc"},{"family":"Gaudy","given":"R."}],"issued":{"date-parts":[["1986"]]}}}],"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Hansen et al., 1994; Kiørboe, 2011; Pagano and Gaudy, 1986)</w:t>
            </w:r>
            <w:r>
              <w:rPr>
                <w:rFonts w:ascii="Times New Roman" w:hAnsi="Times New Roman" w:cs="Times New Roman"/>
              </w:rPr>
              <w:fldChar w:fldCharType="end"/>
            </w:r>
          </w:p>
        </w:tc>
      </w:tr>
      <w:tr w:rsidR="00EC23D7" w:rsidRPr="00025149" w14:paraId="7D9A4FB5" w14:textId="0B927E93" w:rsidTr="009273F0">
        <w:trPr>
          <w:trHeight w:val="300"/>
        </w:trPr>
        <w:tc>
          <w:tcPr>
            <w:tcW w:w="2547" w:type="dxa"/>
            <w:noWrap/>
            <w:hideMark/>
          </w:tcPr>
          <w:p w14:paraId="00798B63" w14:textId="77777777" w:rsidR="00EC23D7" w:rsidRPr="00025149" w:rsidRDefault="00EC23D7" w:rsidP="00EC23D7">
            <w:pPr>
              <w:rPr>
                <w:rFonts w:ascii="Times New Roman" w:hAnsi="Times New Roman" w:cs="Times New Roman"/>
                <w:i/>
              </w:rPr>
            </w:pPr>
            <w:proofErr w:type="spellStart"/>
            <w:r w:rsidRPr="00025149">
              <w:rPr>
                <w:rFonts w:ascii="Times New Roman" w:hAnsi="Times New Roman" w:cs="Times New Roman"/>
                <w:i/>
              </w:rPr>
              <w:t>Mes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euckartii</w:t>
            </w:r>
            <w:proofErr w:type="spellEnd"/>
          </w:p>
        </w:tc>
        <w:tc>
          <w:tcPr>
            <w:tcW w:w="1559" w:type="dxa"/>
            <w:noWrap/>
            <w:hideMark/>
          </w:tcPr>
          <w:p w14:paraId="51E4F5DC" w14:textId="77777777" w:rsidR="00EC23D7" w:rsidRPr="00025149" w:rsidRDefault="00EC23D7" w:rsidP="00EC23D7">
            <w:pPr>
              <w:jc w:val="center"/>
              <w:rPr>
                <w:rFonts w:ascii="Times New Roman" w:hAnsi="Times New Roman" w:cs="Times New Roman"/>
              </w:rPr>
            </w:pPr>
            <w:r w:rsidRPr="00025149">
              <w:rPr>
                <w:rFonts w:ascii="Times New Roman" w:hAnsi="Times New Roman" w:cs="Times New Roman"/>
              </w:rPr>
              <w:t>875</w:t>
            </w:r>
          </w:p>
        </w:tc>
        <w:tc>
          <w:tcPr>
            <w:tcW w:w="1701" w:type="dxa"/>
            <w:noWrap/>
            <w:hideMark/>
          </w:tcPr>
          <w:p w14:paraId="57B8C8CC" w14:textId="57B7E818" w:rsidR="00EC23D7" w:rsidRPr="00025149" w:rsidRDefault="00EC23D7" w:rsidP="00EC23D7">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66FC112D" w14:textId="77777777" w:rsidR="00EC23D7" w:rsidRPr="00025149" w:rsidRDefault="00EC23D7" w:rsidP="00EC23D7">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6F2BC7BB" w14:textId="402E89EC" w:rsidR="00EC23D7" w:rsidRPr="00025149" w:rsidRDefault="00EC23D7" w:rsidP="00EC23D7">
            <w:pPr>
              <w:jc w:val="center"/>
              <w:rPr>
                <w:rFonts w:ascii="Times New Roman" w:hAnsi="Times New Roman" w:cs="Times New Roman"/>
              </w:rPr>
            </w:pPr>
            <w:r w:rsidRPr="00025149">
              <w:rPr>
                <w:rFonts w:ascii="Times New Roman" w:hAnsi="Times New Roman" w:cs="Times New Roman"/>
              </w:rPr>
              <w:t>51.</w:t>
            </w:r>
            <w:r w:rsidR="009B4107">
              <w:rPr>
                <w:rFonts w:ascii="Times New Roman" w:hAnsi="Times New Roman" w:cs="Times New Roman"/>
              </w:rPr>
              <w:t>5</w:t>
            </w:r>
          </w:p>
        </w:tc>
        <w:tc>
          <w:tcPr>
            <w:tcW w:w="4253" w:type="dxa"/>
          </w:tcPr>
          <w:p w14:paraId="0E0E8933" w14:textId="6804133E" w:rsidR="00EC23D7" w:rsidRPr="00025149" w:rsidRDefault="00FB6DCB" w:rsidP="00EC23D7">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QhiGfeG","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Hansen et al., 1994; Hopp and Maier, 2005; Kiørboe, 2011)</w:t>
            </w:r>
            <w:r>
              <w:rPr>
                <w:rFonts w:ascii="Times New Roman" w:hAnsi="Times New Roman" w:cs="Times New Roman"/>
              </w:rPr>
              <w:fldChar w:fldCharType="end"/>
            </w:r>
          </w:p>
        </w:tc>
      </w:tr>
      <w:tr w:rsidR="00FB6DCB" w:rsidRPr="00025149" w14:paraId="1DA3CCE2" w14:textId="5EB21B0E" w:rsidTr="009273F0">
        <w:trPr>
          <w:trHeight w:val="300"/>
        </w:trPr>
        <w:tc>
          <w:tcPr>
            <w:tcW w:w="2547" w:type="dxa"/>
            <w:noWrap/>
            <w:hideMark/>
          </w:tcPr>
          <w:p w14:paraId="23F0DFD9" w14:textId="77777777" w:rsidR="00FB6DCB" w:rsidRPr="00025149" w:rsidRDefault="00FB6DCB" w:rsidP="00FB6DCB">
            <w:pPr>
              <w:rPr>
                <w:rFonts w:ascii="Times New Roman" w:hAnsi="Times New Roman" w:cs="Times New Roman"/>
                <w:i/>
              </w:rPr>
            </w:pPr>
            <w:proofErr w:type="spellStart"/>
            <w:r w:rsidRPr="00025149">
              <w:rPr>
                <w:rFonts w:ascii="Times New Roman" w:hAnsi="Times New Roman" w:cs="Times New Roman"/>
                <w:i/>
              </w:rPr>
              <w:lastRenderedPageBreak/>
              <w:t>Therm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rassus</w:t>
            </w:r>
            <w:proofErr w:type="spellEnd"/>
          </w:p>
        </w:tc>
        <w:tc>
          <w:tcPr>
            <w:tcW w:w="1559" w:type="dxa"/>
            <w:noWrap/>
            <w:hideMark/>
          </w:tcPr>
          <w:p w14:paraId="6AC83C81"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823</w:t>
            </w:r>
          </w:p>
        </w:tc>
        <w:tc>
          <w:tcPr>
            <w:tcW w:w="1701" w:type="dxa"/>
            <w:noWrap/>
            <w:hideMark/>
          </w:tcPr>
          <w:p w14:paraId="1EC6154E" w14:textId="20611E5B"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302C0F4E"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2553DF21" w14:textId="546E055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48.4</w:t>
            </w:r>
          </w:p>
        </w:tc>
        <w:tc>
          <w:tcPr>
            <w:tcW w:w="4253" w:type="dxa"/>
          </w:tcPr>
          <w:p w14:paraId="71C4C465" w14:textId="115C2391" w:rsidR="00FB6DCB" w:rsidRPr="00025149" w:rsidRDefault="00FB6DCB" w:rsidP="00FB6DCB">
            <w:pPr>
              <w:rPr>
                <w:rFonts w:ascii="Times New Roman" w:hAnsi="Times New Roman" w:cs="Times New Roman"/>
              </w:rPr>
            </w:pPr>
            <w:r w:rsidRPr="002C2BF0">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LJEGiMF5","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sidRPr="002C2BF0">
              <w:rPr>
                <w:rFonts w:ascii="Times New Roman" w:hAnsi="Times New Roman" w:cs="Times New Roman"/>
              </w:rPr>
              <w:fldChar w:fldCharType="separate"/>
            </w:r>
            <w:r w:rsidR="009273F0" w:rsidRPr="009273F0">
              <w:rPr>
                <w:rFonts w:ascii="Times New Roman" w:hAnsi="Times New Roman" w:cs="Times New Roman"/>
                <w:szCs w:val="24"/>
              </w:rPr>
              <w:t>(Hansen et al., 1994; Hopp and Maier, 2005; Kiørboe, 2011)</w:t>
            </w:r>
            <w:r w:rsidRPr="002C2BF0">
              <w:rPr>
                <w:rFonts w:ascii="Times New Roman" w:hAnsi="Times New Roman" w:cs="Times New Roman"/>
              </w:rPr>
              <w:fldChar w:fldCharType="end"/>
            </w:r>
          </w:p>
        </w:tc>
      </w:tr>
      <w:tr w:rsidR="00FB6DCB" w:rsidRPr="00025149" w14:paraId="0CE9D6CF" w14:textId="24AF4E81" w:rsidTr="009273F0">
        <w:trPr>
          <w:trHeight w:val="300"/>
        </w:trPr>
        <w:tc>
          <w:tcPr>
            <w:tcW w:w="2547" w:type="dxa"/>
            <w:noWrap/>
            <w:hideMark/>
          </w:tcPr>
          <w:p w14:paraId="2FF7B00D" w14:textId="77777777" w:rsidR="00FB6DCB" w:rsidRPr="00025149" w:rsidRDefault="00FB6DCB" w:rsidP="00FB6DCB">
            <w:pPr>
              <w:rPr>
                <w:rFonts w:ascii="Times New Roman" w:hAnsi="Times New Roman" w:cs="Times New Roman"/>
                <w:i/>
              </w:rPr>
            </w:pPr>
            <w:proofErr w:type="spellStart"/>
            <w:r w:rsidRPr="00025149">
              <w:rPr>
                <w:rFonts w:ascii="Times New Roman" w:hAnsi="Times New Roman" w:cs="Times New Roman"/>
                <w:i/>
              </w:rPr>
              <w:t>Therm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oithonoides</w:t>
            </w:r>
            <w:proofErr w:type="spellEnd"/>
          </w:p>
        </w:tc>
        <w:tc>
          <w:tcPr>
            <w:tcW w:w="1559" w:type="dxa"/>
            <w:noWrap/>
            <w:hideMark/>
          </w:tcPr>
          <w:p w14:paraId="4C29B42B"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846</w:t>
            </w:r>
          </w:p>
        </w:tc>
        <w:tc>
          <w:tcPr>
            <w:tcW w:w="1701" w:type="dxa"/>
            <w:noWrap/>
            <w:hideMark/>
          </w:tcPr>
          <w:p w14:paraId="76F1C077" w14:textId="5DC3469B"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3371962F"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279B53C8" w14:textId="0A83C881" w:rsidR="00FB6DCB" w:rsidRPr="00025149" w:rsidRDefault="00FB6DCB" w:rsidP="00FB6DCB">
            <w:pPr>
              <w:jc w:val="center"/>
              <w:rPr>
                <w:rFonts w:ascii="Times New Roman" w:hAnsi="Times New Roman" w:cs="Times New Roman"/>
              </w:rPr>
            </w:pPr>
            <w:r w:rsidRPr="00025149">
              <w:rPr>
                <w:rFonts w:ascii="Times New Roman" w:hAnsi="Times New Roman" w:cs="Times New Roman"/>
              </w:rPr>
              <w:t>49.</w:t>
            </w:r>
            <w:r w:rsidR="009B4107">
              <w:rPr>
                <w:rFonts w:ascii="Times New Roman" w:hAnsi="Times New Roman" w:cs="Times New Roman"/>
              </w:rPr>
              <w:t>8</w:t>
            </w:r>
          </w:p>
        </w:tc>
        <w:tc>
          <w:tcPr>
            <w:tcW w:w="4253" w:type="dxa"/>
          </w:tcPr>
          <w:p w14:paraId="74636F6B" w14:textId="06991582" w:rsidR="00FB6DCB" w:rsidRPr="00025149" w:rsidRDefault="00FB6DCB" w:rsidP="00FB6DCB">
            <w:pPr>
              <w:rPr>
                <w:rFonts w:ascii="Times New Roman" w:hAnsi="Times New Roman" w:cs="Times New Roman"/>
              </w:rPr>
            </w:pPr>
            <w:r w:rsidRPr="002C2BF0">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OafLFThB","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sidRPr="002C2BF0">
              <w:rPr>
                <w:rFonts w:ascii="Times New Roman" w:hAnsi="Times New Roman" w:cs="Times New Roman"/>
              </w:rPr>
              <w:fldChar w:fldCharType="separate"/>
            </w:r>
            <w:r w:rsidR="009273F0" w:rsidRPr="009273F0">
              <w:rPr>
                <w:rFonts w:ascii="Times New Roman" w:hAnsi="Times New Roman" w:cs="Times New Roman"/>
                <w:szCs w:val="24"/>
              </w:rPr>
              <w:t>(Hansen et al., 1994; Hopp and Maier, 2005; Kiørboe, 2011)</w:t>
            </w:r>
            <w:r w:rsidRPr="002C2BF0">
              <w:rPr>
                <w:rFonts w:ascii="Times New Roman" w:hAnsi="Times New Roman" w:cs="Times New Roman"/>
              </w:rPr>
              <w:fldChar w:fldCharType="end"/>
            </w:r>
          </w:p>
        </w:tc>
      </w:tr>
      <w:tr w:rsidR="00E947B4" w:rsidRPr="00025149" w14:paraId="00482193" w14:textId="25B663CB" w:rsidTr="009273F0">
        <w:trPr>
          <w:trHeight w:val="300"/>
        </w:trPr>
        <w:tc>
          <w:tcPr>
            <w:tcW w:w="2547" w:type="dxa"/>
            <w:noWrap/>
            <w:hideMark/>
          </w:tcPr>
          <w:p w14:paraId="01E26AB1" w14:textId="031485AA" w:rsidR="00E947B4" w:rsidRPr="00025149" w:rsidRDefault="00B51D1E" w:rsidP="00E947B4">
            <w:pPr>
              <w:rPr>
                <w:rFonts w:ascii="Times New Roman" w:hAnsi="Times New Roman" w:cs="Times New Roman"/>
                <w:i/>
              </w:rPr>
            </w:pPr>
            <w:proofErr w:type="spellStart"/>
            <w:r w:rsidRPr="00025149">
              <w:rPr>
                <w:rFonts w:ascii="Times New Roman" w:hAnsi="Times New Roman" w:cs="Times New Roman"/>
                <w:i/>
              </w:rPr>
              <w:t>Coronatell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rectangula</w:t>
            </w:r>
            <w:proofErr w:type="spellEnd"/>
          </w:p>
        </w:tc>
        <w:tc>
          <w:tcPr>
            <w:tcW w:w="1559" w:type="dxa"/>
            <w:noWrap/>
            <w:hideMark/>
          </w:tcPr>
          <w:p w14:paraId="6623B136"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359</w:t>
            </w:r>
          </w:p>
        </w:tc>
        <w:tc>
          <w:tcPr>
            <w:tcW w:w="1701" w:type="dxa"/>
            <w:noWrap/>
            <w:hideMark/>
          </w:tcPr>
          <w:p w14:paraId="02524535" w14:textId="54E3A07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935AB8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Scrapper</w:t>
            </w:r>
          </w:p>
        </w:tc>
        <w:tc>
          <w:tcPr>
            <w:tcW w:w="2693" w:type="dxa"/>
            <w:noWrap/>
            <w:hideMark/>
          </w:tcPr>
          <w:p w14:paraId="0B02AA33" w14:textId="5A942A56" w:rsidR="00E947B4" w:rsidRPr="00025149" w:rsidRDefault="009B4107" w:rsidP="00E947B4">
            <w:pPr>
              <w:jc w:val="center"/>
              <w:rPr>
                <w:rFonts w:ascii="Times New Roman" w:hAnsi="Times New Roman" w:cs="Times New Roman"/>
              </w:rPr>
            </w:pPr>
            <w:r>
              <w:rPr>
                <w:rFonts w:ascii="Times New Roman" w:hAnsi="Times New Roman" w:cs="Times New Roman"/>
              </w:rPr>
              <w:t>8</w:t>
            </w:r>
          </w:p>
        </w:tc>
        <w:tc>
          <w:tcPr>
            <w:tcW w:w="4253" w:type="dxa"/>
          </w:tcPr>
          <w:p w14:paraId="611F2967" w14:textId="048C87AE" w:rsidR="00E947B4" w:rsidRPr="00025149" w:rsidRDefault="00FB6DCB" w:rsidP="00E947B4">
            <w:pPr>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JGo1k57F","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Pr>
                <w:rFonts w:ascii="Times New Roman" w:hAnsi="Times New Roman" w:cs="Times New Roman"/>
                <w:sz w:val="24"/>
                <w:szCs w:val="24"/>
              </w:rPr>
              <w:fldChar w:fldCharType="end"/>
            </w:r>
          </w:p>
        </w:tc>
      </w:tr>
      <w:tr w:rsidR="00E947B4" w:rsidRPr="00025149" w14:paraId="1EEF58E0" w14:textId="03843947" w:rsidTr="009273F0">
        <w:trPr>
          <w:trHeight w:val="300"/>
        </w:trPr>
        <w:tc>
          <w:tcPr>
            <w:tcW w:w="2547" w:type="dxa"/>
            <w:noWrap/>
            <w:hideMark/>
          </w:tcPr>
          <w:p w14:paraId="6A3CBCF9" w14:textId="26F99176"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Bosmina</w:t>
            </w:r>
            <w:proofErr w:type="spellEnd"/>
            <w:r w:rsidR="00B51D1E" w:rsidRPr="00025149">
              <w:rPr>
                <w:rFonts w:ascii="Times New Roman" w:hAnsi="Times New Roman" w:cs="Times New Roman"/>
                <w:i/>
              </w:rPr>
              <w:t xml:space="preserve"> (</w:t>
            </w:r>
            <w:proofErr w:type="spellStart"/>
            <w:r w:rsidR="00B51D1E" w:rsidRPr="00025149">
              <w:rPr>
                <w:rFonts w:ascii="Times New Roman" w:hAnsi="Times New Roman" w:cs="Times New Roman"/>
                <w:i/>
              </w:rPr>
              <w:t>Bosmina</w:t>
            </w:r>
            <w:proofErr w:type="spellEnd"/>
            <w:r w:rsidR="00B51D1E" w:rsidRPr="00025149">
              <w:rPr>
                <w:rFonts w:ascii="Times New Roman" w:hAnsi="Times New Roman" w:cs="Times New Roman"/>
                <w:i/>
              </w:rPr>
              <w:t>)</w:t>
            </w:r>
            <w:r w:rsidRPr="00025149">
              <w:rPr>
                <w:rFonts w:ascii="Times New Roman" w:hAnsi="Times New Roman" w:cs="Times New Roman"/>
                <w:i/>
              </w:rPr>
              <w:t xml:space="preserve"> </w:t>
            </w:r>
            <w:proofErr w:type="spellStart"/>
            <w:r w:rsidRPr="00025149">
              <w:rPr>
                <w:rFonts w:ascii="Times New Roman" w:hAnsi="Times New Roman" w:cs="Times New Roman"/>
                <w:i/>
              </w:rPr>
              <w:t>longirostris</w:t>
            </w:r>
            <w:proofErr w:type="spellEnd"/>
          </w:p>
        </w:tc>
        <w:tc>
          <w:tcPr>
            <w:tcW w:w="1559" w:type="dxa"/>
            <w:noWrap/>
            <w:hideMark/>
          </w:tcPr>
          <w:p w14:paraId="372A7B9E"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395</w:t>
            </w:r>
          </w:p>
        </w:tc>
        <w:tc>
          <w:tcPr>
            <w:tcW w:w="1701" w:type="dxa"/>
            <w:noWrap/>
            <w:hideMark/>
          </w:tcPr>
          <w:p w14:paraId="73D5387C" w14:textId="02AC41AF"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5E4CFF4" w14:textId="77777777" w:rsidR="00E947B4" w:rsidRPr="00025149" w:rsidRDefault="00E947B4" w:rsidP="00E947B4">
            <w:pPr>
              <w:jc w:val="center"/>
              <w:rPr>
                <w:rFonts w:ascii="Times New Roman" w:hAnsi="Times New Roman" w:cs="Times New Roman"/>
              </w:rPr>
            </w:pPr>
            <w:proofErr w:type="spellStart"/>
            <w:r w:rsidRPr="00025149">
              <w:rPr>
                <w:rFonts w:ascii="Times New Roman" w:hAnsi="Times New Roman" w:cs="Times New Roman"/>
              </w:rPr>
              <w:t>Bfiltr</w:t>
            </w:r>
            <w:proofErr w:type="spellEnd"/>
          </w:p>
        </w:tc>
        <w:tc>
          <w:tcPr>
            <w:tcW w:w="2693" w:type="dxa"/>
            <w:noWrap/>
            <w:hideMark/>
          </w:tcPr>
          <w:p w14:paraId="460A947D" w14:textId="201BB448"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w:t>
            </w:r>
            <w:r w:rsidR="009B4107">
              <w:rPr>
                <w:rFonts w:ascii="Times New Roman" w:hAnsi="Times New Roman" w:cs="Times New Roman"/>
              </w:rPr>
              <w:t>8</w:t>
            </w:r>
          </w:p>
        </w:tc>
        <w:tc>
          <w:tcPr>
            <w:tcW w:w="4253" w:type="dxa"/>
          </w:tcPr>
          <w:p w14:paraId="0295F8A4" w14:textId="760B928E" w:rsidR="00E947B4" w:rsidRPr="00025149" w:rsidRDefault="00FB6DCB" w:rsidP="000F6D6C">
            <w:pPr>
              <w:tabs>
                <w:tab w:val="left" w:pos="1545"/>
              </w:tabs>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MxFCh3vC","properties":{"formattedCitation":"(Barnett et al., 2007; DeMott, 1982; Hansen et al., 1994)","plainCitation":"(Barnett et al., 2007; DeMott, 1982;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14,"uris":["http://zotero.org/users/local/lQQz50Ex/items/ID5N5ZQ7"],"uri":["http://zotero.org/users/local/lQQz50Ex/items/ID5N5ZQ7"],"itemData":{"id":14,"type":"article-journal","abstract":"The feeding selectivities and feeding rates of Daphnia rosea and Bosmina longirostris were measured in mixtures of 4C-labeled algae (Chlamydomonas reinhardi) and 3H-labeled bacteria (Aerobacter aerogenes). Daphnia showed no preference for one over the other. Selectivity coefficients (algal clearance : bacterial clearance rate) for Bosmina ranged from 2.8 to 13.7 depending on both previous feeding history and the relative abundance of the two foods. At high concentrations of Chlamydomonas alone the ingestion rates of the two cladocerans per unit body weight were not significantly different, while at low food concentrations (500–10,000 cells ml−1) the relative ingestion rate of Bosmina was 4.8 to 1.6× higher than that of Daphnia. Differences in feeding behavior are attributed to interspecific differences in morphology and feeding mode. The ability of Bosmina to feed efficiently at low food concentrations and to feed selectively may invalidate inferences about zooplankton competition from theoretical models of optimal body size alone.","container-title":"Limnology and Oceanography","DOI":"https://doi.org/10.4319/lo.1982.27.3.0518","ISSN":"1939-5590","issue":"3","language":"en","note":"_eprint: https://aslopubs.onlinelibrary.wiley.com/doi/pdf/10.4319/lo.1982.27.3.0518","page":"518-527","source":"Wiley Online Library","title":"Feeding selectivities and relative ingestion rates of Daphnia and Bosmina1","volume":"27","author":[{"family":"DeMott","given":"William R."}],"issued":{"date-parts":[["1982"]]}}}],"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rPr>
              <w:t>(Barnett et al., 2007; DeMott, 1982; Hansen et al., 1994)</w:t>
            </w:r>
            <w:r>
              <w:rPr>
                <w:rFonts w:ascii="Times New Roman" w:hAnsi="Times New Roman" w:cs="Times New Roman"/>
                <w:sz w:val="24"/>
                <w:szCs w:val="24"/>
              </w:rPr>
              <w:fldChar w:fldCharType="end"/>
            </w:r>
          </w:p>
        </w:tc>
      </w:tr>
      <w:tr w:rsidR="00793241" w:rsidRPr="00025149" w14:paraId="2094BE78" w14:textId="4E70669F" w:rsidTr="009273F0">
        <w:trPr>
          <w:trHeight w:val="300"/>
        </w:trPr>
        <w:tc>
          <w:tcPr>
            <w:tcW w:w="2547" w:type="dxa"/>
            <w:noWrap/>
            <w:hideMark/>
          </w:tcPr>
          <w:p w14:paraId="5F315E91"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Eu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oregoni</w:t>
            </w:r>
            <w:proofErr w:type="spellEnd"/>
          </w:p>
        </w:tc>
        <w:tc>
          <w:tcPr>
            <w:tcW w:w="1559" w:type="dxa"/>
            <w:noWrap/>
            <w:hideMark/>
          </w:tcPr>
          <w:p w14:paraId="0405CEAD"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470</w:t>
            </w:r>
          </w:p>
        </w:tc>
        <w:tc>
          <w:tcPr>
            <w:tcW w:w="1701" w:type="dxa"/>
            <w:noWrap/>
            <w:hideMark/>
          </w:tcPr>
          <w:p w14:paraId="6DD668D5" w14:textId="02245758" w:rsidR="00793241" w:rsidRPr="00025149" w:rsidRDefault="00793241" w:rsidP="0079324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5580B71A"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Bfiltr</w:t>
            </w:r>
            <w:proofErr w:type="spellEnd"/>
          </w:p>
        </w:tc>
        <w:tc>
          <w:tcPr>
            <w:tcW w:w="2693" w:type="dxa"/>
            <w:noWrap/>
            <w:hideMark/>
          </w:tcPr>
          <w:p w14:paraId="45FD46DF" w14:textId="61DFF13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0.4</w:t>
            </w:r>
          </w:p>
        </w:tc>
        <w:tc>
          <w:tcPr>
            <w:tcW w:w="4253" w:type="dxa"/>
          </w:tcPr>
          <w:p w14:paraId="491DC0B3" w14:textId="720335E8" w:rsidR="00793241" w:rsidRPr="00025149" w:rsidRDefault="00C24463" w:rsidP="00793241">
            <w:pPr>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evWIoA9U","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Pr>
                <w:rFonts w:ascii="Times New Roman" w:hAnsi="Times New Roman" w:cs="Times New Roman"/>
                <w:sz w:val="24"/>
                <w:szCs w:val="24"/>
              </w:rPr>
              <w:fldChar w:fldCharType="end"/>
            </w:r>
          </w:p>
        </w:tc>
      </w:tr>
      <w:tr w:rsidR="00C24463" w:rsidRPr="00025149" w14:paraId="547BF779" w14:textId="157662D4" w:rsidTr="009273F0">
        <w:trPr>
          <w:trHeight w:val="300"/>
        </w:trPr>
        <w:tc>
          <w:tcPr>
            <w:tcW w:w="2547" w:type="dxa"/>
            <w:noWrap/>
            <w:hideMark/>
          </w:tcPr>
          <w:p w14:paraId="055BB2D3"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Eu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spina</w:t>
            </w:r>
            <w:proofErr w:type="spellEnd"/>
          </w:p>
        </w:tc>
        <w:tc>
          <w:tcPr>
            <w:tcW w:w="1559" w:type="dxa"/>
            <w:noWrap/>
            <w:hideMark/>
          </w:tcPr>
          <w:p w14:paraId="29E80918"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441</w:t>
            </w:r>
          </w:p>
        </w:tc>
        <w:tc>
          <w:tcPr>
            <w:tcW w:w="1701" w:type="dxa"/>
            <w:noWrap/>
            <w:hideMark/>
          </w:tcPr>
          <w:p w14:paraId="45B19949" w14:textId="35068398"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49526EDE"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Bfiltr</w:t>
            </w:r>
            <w:proofErr w:type="spellEnd"/>
          </w:p>
        </w:tc>
        <w:tc>
          <w:tcPr>
            <w:tcW w:w="2693" w:type="dxa"/>
            <w:noWrap/>
            <w:hideMark/>
          </w:tcPr>
          <w:p w14:paraId="7A742352" w14:textId="4725C9DE" w:rsidR="00C24463" w:rsidRPr="00025149" w:rsidRDefault="00C24463" w:rsidP="00C24463">
            <w:pPr>
              <w:jc w:val="center"/>
              <w:rPr>
                <w:rFonts w:ascii="Times New Roman" w:hAnsi="Times New Roman" w:cs="Times New Roman"/>
              </w:rPr>
            </w:pPr>
            <w:r w:rsidRPr="00025149">
              <w:rPr>
                <w:rFonts w:ascii="Times New Roman" w:hAnsi="Times New Roman" w:cs="Times New Roman"/>
              </w:rPr>
              <w:t>9.8</w:t>
            </w:r>
          </w:p>
        </w:tc>
        <w:tc>
          <w:tcPr>
            <w:tcW w:w="4253" w:type="dxa"/>
          </w:tcPr>
          <w:p w14:paraId="79BA23A6" w14:textId="5C462C7A"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sQ6zgufs","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875DAD">
              <w:rPr>
                <w:rFonts w:ascii="Times New Roman" w:hAnsi="Times New Roman" w:cs="Times New Roman"/>
                <w:sz w:val="24"/>
                <w:szCs w:val="24"/>
              </w:rPr>
              <w:fldChar w:fldCharType="end"/>
            </w:r>
          </w:p>
        </w:tc>
      </w:tr>
      <w:tr w:rsidR="00C24463" w:rsidRPr="00025149" w14:paraId="09682D70" w14:textId="74F67FD4" w:rsidTr="009273F0">
        <w:trPr>
          <w:trHeight w:val="300"/>
        </w:trPr>
        <w:tc>
          <w:tcPr>
            <w:tcW w:w="2547" w:type="dxa"/>
            <w:noWrap/>
            <w:hideMark/>
          </w:tcPr>
          <w:p w14:paraId="32D1D25F"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Ceriodaphn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dubia</w:t>
            </w:r>
            <w:proofErr w:type="spellEnd"/>
          </w:p>
        </w:tc>
        <w:tc>
          <w:tcPr>
            <w:tcW w:w="1559" w:type="dxa"/>
            <w:noWrap/>
            <w:hideMark/>
          </w:tcPr>
          <w:p w14:paraId="36805231"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500</w:t>
            </w:r>
          </w:p>
        </w:tc>
        <w:tc>
          <w:tcPr>
            <w:tcW w:w="1701" w:type="dxa"/>
            <w:noWrap/>
            <w:hideMark/>
          </w:tcPr>
          <w:p w14:paraId="73DDE6CF" w14:textId="6A95B8D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2EC7834"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64CC3708" w14:textId="6735C61F" w:rsidR="00C24463" w:rsidRPr="00025149" w:rsidRDefault="00C24463" w:rsidP="00C24463">
            <w:pPr>
              <w:jc w:val="center"/>
              <w:rPr>
                <w:rFonts w:ascii="Times New Roman" w:hAnsi="Times New Roman" w:cs="Times New Roman"/>
              </w:rPr>
            </w:pPr>
            <w:r w:rsidRPr="00025149">
              <w:rPr>
                <w:rFonts w:ascii="Times New Roman" w:hAnsi="Times New Roman" w:cs="Times New Roman"/>
              </w:rPr>
              <w:t>11.1</w:t>
            </w:r>
          </w:p>
        </w:tc>
        <w:tc>
          <w:tcPr>
            <w:tcW w:w="4253" w:type="dxa"/>
          </w:tcPr>
          <w:p w14:paraId="2F92D0D7" w14:textId="5A5CAD34"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gSrmXvpa","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875DAD">
              <w:rPr>
                <w:rFonts w:ascii="Times New Roman" w:hAnsi="Times New Roman" w:cs="Times New Roman"/>
                <w:sz w:val="24"/>
                <w:szCs w:val="24"/>
              </w:rPr>
              <w:fldChar w:fldCharType="end"/>
            </w:r>
          </w:p>
        </w:tc>
      </w:tr>
      <w:tr w:rsidR="00C24463" w:rsidRPr="00025149" w14:paraId="2D4787AB" w14:textId="2E62A671" w:rsidTr="009273F0">
        <w:trPr>
          <w:trHeight w:val="300"/>
        </w:trPr>
        <w:tc>
          <w:tcPr>
            <w:tcW w:w="2547" w:type="dxa"/>
            <w:noWrap/>
            <w:hideMark/>
          </w:tcPr>
          <w:p w14:paraId="7CA3DB01"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Ceriodaphn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quadrangula</w:t>
            </w:r>
            <w:proofErr w:type="spellEnd"/>
          </w:p>
        </w:tc>
        <w:tc>
          <w:tcPr>
            <w:tcW w:w="1559" w:type="dxa"/>
            <w:noWrap/>
            <w:hideMark/>
          </w:tcPr>
          <w:p w14:paraId="3515B3D8"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400</w:t>
            </w:r>
          </w:p>
        </w:tc>
        <w:tc>
          <w:tcPr>
            <w:tcW w:w="1701" w:type="dxa"/>
            <w:noWrap/>
            <w:hideMark/>
          </w:tcPr>
          <w:p w14:paraId="1CA13053" w14:textId="2F167113"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EC7A53C"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7C1ADAC4" w14:textId="05916C3A" w:rsidR="00C24463" w:rsidRPr="00025149" w:rsidRDefault="00C24463" w:rsidP="00C24463">
            <w:pPr>
              <w:jc w:val="center"/>
              <w:rPr>
                <w:rFonts w:ascii="Times New Roman" w:hAnsi="Times New Roman" w:cs="Times New Roman"/>
              </w:rPr>
            </w:pPr>
            <w:r w:rsidRPr="00025149">
              <w:rPr>
                <w:rFonts w:ascii="Times New Roman" w:hAnsi="Times New Roman" w:cs="Times New Roman"/>
              </w:rPr>
              <w:t>8.</w:t>
            </w:r>
            <w:r w:rsidR="009B4107">
              <w:rPr>
                <w:rFonts w:ascii="Times New Roman" w:hAnsi="Times New Roman" w:cs="Times New Roman"/>
              </w:rPr>
              <w:t>9</w:t>
            </w:r>
          </w:p>
        </w:tc>
        <w:tc>
          <w:tcPr>
            <w:tcW w:w="4253" w:type="dxa"/>
          </w:tcPr>
          <w:p w14:paraId="19980AD4" w14:textId="27096699"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nLBJAJcY","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875DAD">
              <w:rPr>
                <w:rFonts w:ascii="Times New Roman" w:hAnsi="Times New Roman" w:cs="Times New Roman"/>
                <w:sz w:val="24"/>
                <w:szCs w:val="24"/>
              </w:rPr>
              <w:fldChar w:fldCharType="end"/>
            </w:r>
          </w:p>
        </w:tc>
      </w:tr>
      <w:tr w:rsidR="00C24463" w:rsidRPr="00025149" w14:paraId="70D96A3A" w14:textId="78E42F51" w:rsidTr="009273F0">
        <w:trPr>
          <w:trHeight w:val="300"/>
        </w:trPr>
        <w:tc>
          <w:tcPr>
            <w:tcW w:w="2547" w:type="dxa"/>
            <w:noWrap/>
            <w:hideMark/>
          </w:tcPr>
          <w:p w14:paraId="2C2C6558"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Chydor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phaericus</w:t>
            </w:r>
            <w:proofErr w:type="spellEnd"/>
          </w:p>
        </w:tc>
        <w:tc>
          <w:tcPr>
            <w:tcW w:w="1559" w:type="dxa"/>
            <w:noWrap/>
            <w:hideMark/>
          </w:tcPr>
          <w:p w14:paraId="3E38999D"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375</w:t>
            </w:r>
          </w:p>
        </w:tc>
        <w:tc>
          <w:tcPr>
            <w:tcW w:w="1701" w:type="dxa"/>
            <w:noWrap/>
            <w:hideMark/>
          </w:tcPr>
          <w:p w14:paraId="1C6A022A" w14:textId="1A7D6E6B"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9E1CED7"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Scrapper</w:t>
            </w:r>
          </w:p>
        </w:tc>
        <w:tc>
          <w:tcPr>
            <w:tcW w:w="2693" w:type="dxa"/>
            <w:noWrap/>
            <w:hideMark/>
          </w:tcPr>
          <w:p w14:paraId="56C8CFD1" w14:textId="36F190E3" w:rsidR="00C24463" w:rsidRPr="00025149" w:rsidRDefault="00C24463" w:rsidP="00C24463">
            <w:pPr>
              <w:jc w:val="center"/>
              <w:rPr>
                <w:rFonts w:ascii="Times New Roman" w:hAnsi="Times New Roman" w:cs="Times New Roman"/>
              </w:rPr>
            </w:pPr>
            <w:r w:rsidRPr="00025149">
              <w:rPr>
                <w:rFonts w:ascii="Times New Roman" w:hAnsi="Times New Roman" w:cs="Times New Roman"/>
              </w:rPr>
              <w:t>8.3</w:t>
            </w:r>
          </w:p>
        </w:tc>
        <w:tc>
          <w:tcPr>
            <w:tcW w:w="4253" w:type="dxa"/>
          </w:tcPr>
          <w:p w14:paraId="64F8417E" w14:textId="40510569"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EO699PNk","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875DAD">
              <w:rPr>
                <w:rFonts w:ascii="Times New Roman" w:hAnsi="Times New Roman" w:cs="Times New Roman"/>
                <w:sz w:val="24"/>
                <w:szCs w:val="24"/>
              </w:rPr>
              <w:fldChar w:fldCharType="end"/>
            </w:r>
          </w:p>
        </w:tc>
      </w:tr>
      <w:tr w:rsidR="00793241" w:rsidRPr="00025149" w14:paraId="4FE83863" w14:textId="22F55D69" w:rsidTr="009273F0">
        <w:trPr>
          <w:trHeight w:val="300"/>
        </w:trPr>
        <w:tc>
          <w:tcPr>
            <w:tcW w:w="2547" w:type="dxa"/>
            <w:noWrap/>
            <w:hideMark/>
          </w:tcPr>
          <w:p w14:paraId="5FCD2316" w14:textId="77777777" w:rsidR="00793241" w:rsidRPr="00025149" w:rsidRDefault="00793241" w:rsidP="00793241">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ambiuga</w:t>
            </w:r>
            <w:proofErr w:type="spellEnd"/>
          </w:p>
        </w:tc>
        <w:tc>
          <w:tcPr>
            <w:tcW w:w="1559" w:type="dxa"/>
            <w:noWrap/>
            <w:hideMark/>
          </w:tcPr>
          <w:p w14:paraId="5BC7F21C"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680</w:t>
            </w:r>
          </w:p>
        </w:tc>
        <w:tc>
          <w:tcPr>
            <w:tcW w:w="1701" w:type="dxa"/>
            <w:noWrap/>
            <w:hideMark/>
          </w:tcPr>
          <w:p w14:paraId="20A00453" w14:textId="32182703" w:rsidR="00793241" w:rsidRPr="00025149" w:rsidRDefault="00793241" w:rsidP="0079324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35D2AA10"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6DD2ED58" w14:textId="6C50278F"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5.1</w:t>
            </w:r>
          </w:p>
        </w:tc>
        <w:tc>
          <w:tcPr>
            <w:tcW w:w="4253" w:type="dxa"/>
          </w:tcPr>
          <w:p w14:paraId="3A0D486E" w14:textId="0E2D4982" w:rsidR="00793241" w:rsidRPr="00025149" w:rsidRDefault="00C24463" w:rsidP="00793241">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Vp3owe5i","properties":{"formattedCitation":"(Barnett et al., 2007; Hansen et al., 1994; Work and Havens, 2003)","plainCitation":"(Barnett et al., 2007; Hansen et al., 1994;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Barnett et al., 2007; Hansen et al., 1994; Work and Havens, 2003)</w:t>
            </w:r>
            <w:r>
              <w:rPr>
                <w:rFonts w:ascii="Times New Roman" w:hAnsi="Times New Roman" w:cs="Times New Roman"/>
              </w:rPr>
              <w:fldChar w:fldCharType="end"/>
            </w:r>
          </w:p>
        </w:tc>
      </w:tr>
      <w:tr w:rsidR="00C24463" w:rsidRPr="00025149" w14:paraId="5F100DD9" w14:textId="2AA08226" w:rsidTr="009273F0">
        <w:trPr>
          <w:trHeight w:val="300"/>
        </w:trPr>
        <w:tc>
          <w:tcPr>
            <w:tcW w:w="2547" w:type="dxa"/>
            <w:noWrap/>
            <w:hideMark/>
          </w:tcPr>
          <w:p w14:paraId="1AC80BB4" w14:textId="77777777" w:rsidR="00C24463" w:rsidRPr="00025149" w:rsidRDefault="00C24463" w:rsidP="00C24463">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cucullata</w:t>
            </w:r>
            <w:proofErr w:type="spellEnd"/>
          </w:p>
        </w:tc>
        <w:tc>
          <w:tcPr>
            <w:tcW w:w="1559" w:type="dxa"/>
            <w:noWrap/>
            <w:hideMark/>
          </w:tcPr>
          <w:p w14:paraId="0775B4C9"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670</w:t>
            </w:r>
          </w:p>
        </w:tc>
        <w:tc>
          <w:tcPr>
            <w:tcW w:w="1701" w:type="dxa"/>
            <w:noWrap/>
            <w:hideMark/>
          </w:tcPr>
          <w:p w14:paraId="49A545EE" w14:textId="2A3CE093"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4789D2A"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02324F12" w14:textId="606943F4" w:rsidR="00C24463" w:rsidRPr="00025149" w:rsidRDefault="00C24463" w:rsidP="00C24463">
            <w:pPr>
              <w:jc w:val="center"/>
              <w:rPr>
                <w:rFonts w:ascii="Times New Roman" w:hAnsi="Times New Roman" w:cs="Times New Roman"/>
              </w:rPr>
            </w:pPr>
            <w:r w:rsidRPr="00025149">
              <w:rPr>
                <w:rFonts w:ascii="Times New Roman" w:hAnsi="Times New Roman" w:cs="Times New Roman"/>
              </w:rPr>
              <w:t>14.</w:t>
            </w:r>
            <w:r w:rsidR="009B4107">
              <w:rPr>
                <w:rFonts w:ascii="Times New Roman" w:hAnsi="Times New Roman" w:cs="Times New Roman"/>
              </w:rPr>
              <w:t>9</w:t>
            </w:r>
          </w:p>
        </w:tc>
        <w:tc>
          <w:tcPr>
            <w:tcW w:w="4253" w:type="dxa"/>
          </w:tcPr>
          <w:p w14:paraId="6AADABA4" w14:textId="79B4509E" w:rsidR="00C24463" w:rsidRPr="00025149" w:rsidRDefault="00C24463" w:rsidP="00C24463">
            <w:pPr>
              <w:rPr>
                <w:rFonts w:ascii="Times New Roman" w:hAnsi="Times New Roman" w:cs="Times New Roman"/>
              </w:rPr>
            </w:pPr>
            <w:r w:rsidRPr="005E62EB">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NNDOZkuX","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5E62EB">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5E62EB">
              <w:rPr>
                <w:rFonts w:ascii="Times New Roman" w:hAnsi="Times New Roman" w:cs="Times New Roman"/>
                <w:sz w:val="24"/>
                <w:szCs w:val="24"/>
              </w:rPr>
              <w:fldChar w:fldCharType="end"/>
            </w:r>
          </w:p>
        </w:tc>
      </w:tr>
      <w:tr w:rsidR="00C24463" w:rsidRPr="00025149" w14:paraId="6427FCAF" w14:textId="239EA97E" w:rsidTr="009273F0">
        <w:trPr>
          <w:trHeight w:val="300"/>
        </w:trPr>
        <w:tc>
          <w:tcPr>
            <w:tcW w:w="2547" w:type="dxa"/>
            <w:noWrap/>
            <w:hideMark/>
          </w:tcPr>
          <w:p w14:paraId="05F03367" w14:textId="77777777" w:rsidR="00C24463" w:rsidRPr="00025149" w:rsidRDefault="00C24463" w:rsidP="00C24463">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galeata</w:t>
            </w:r>
            <w:proofErr w:type="spellEnd"/>
          </w:p>
        </w:tc>
        <w:tc>
          <w:tcPr>
            <w:tcW w:w="1559" w:type="dxa"/>
            <w:noWrap/>
            <w:hideMark/>
          </w:tcPr>
          <w:p w14:paraId="6AF09A4E"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1194</w:t>
            </w:r>
          </w:p>
        </w:tc>
        <w:tc>
          <w:tcPr>
            <w:tcW w:w="1701" w:type="dxa"/>
            <w:noWrap/>
            <w:hideMark/>
          </w:tcPr>
          <w:p w14:paraId="2B5CA2C4" w14:textId="5E59A472" w:rsidR="00C24463" w:rsidRPr="00025149" w:rsidRDefault="00C24463" w:rsidP="00C24463">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1BDCF992"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075F0AA4" w14:textId="4160E0E0" w:rsidR="00C24463" w:rsidRPr="00025149" w:rsidRDefault="00C24463" w:rsidP="00C24463">
            <w:pPr>
              <w:jc w:val="center"/>
              <w:rPr>
                <w:rFonts w:ascii="Times New Roman" w:hAnsi="Times New Roman" w:cs="Times New Roman"/>
              </w:rPr>
            </w:pPr>
            <w:r w:rsidRPr="00025149">
              <w:rPr>
                <w:rFonts w:ascii="Times New Roman" w:hAnsi="Times New Roman" w:cs="Times New Roman"/>
              </w:rPr>
              <w:t>26.5</w:t>
            </w:r>
          </w:p>
        </w:tc>
        <w:tc>
          <w:tcPr>
            <w:tcW w:w="4253" w:type="dxa"/>
          </w:tcPr>
          <w:p w14:paraId="18D9045E" w14:textId="77D6D08D" w:rsidR="00C24463" w:rsidRPr="00025149" w:rsidRDefault="00C24463" w:rsidP="00C24463">
            <w:pPr>
              <w:rPr>
                <w:rFonts w:ascii="Times New Roman" w:hAnsi="Times New Roman" w:cs="Times New Roman"/>
              </w:rPr>
            </w:pPr>
            <w:r w:rsidRPr="005E62EB">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vyG4wWwD","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5E62EB">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5E62EB">
              <w:rPr>
                <w:rFonts w:ascii="Times New Roman" w:hAnsi="Times New Roman" w:cs="Times New Roman"/>
                <w:sz w:val="24"/>
                <w:szCs w:val="24"/>
              </w:rPr>
              <w:fldChar w:fldCharType="end"/>
            </w:r>
          </w:p>
        </w:tc>
      </w:tr>
      <w:tr w:rsidR="00793241" w:rsidRPr="00025149" w14:paraId="06298D2E" w14:textId="58894976" w:rsidTr="009273F0">
        <w:trPr>
          <w:trHeight w:val="300"/>
        </w:trPr>
        <w:tc>
          <w:tcPr>
            <w:tcW w:w="2547" w:type="dxa"/>
            <w:noWrap/>
            <w:hideMark/>
          </w:tcPr>
          <w:p w14:paraId="6D15ADDF" w14:textId="77777777" w:rsidR="00793241" w:rsidRPr="00025149" w:rsidRDefault="00793241" w:rsidP="00793241">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longispina</w:t>
            </w:r>
            <w:proofErr w:type="spellEnd"/>
          </w:p>
        </w:tc>
        <w:tc>
          <w:tcPr>
            <w:tcW w:w="1559" w:type="dxa"/>
            <w:noWrap/>
            <w:hideMark/>
          </w:tcPr>
          <w:p w14:paraId="73BC3E38"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187</w:t>
            </w:r>
          </w:p>
        </w:tc>
        <w:tc>
          <w:tcPr>
            <w:tcW w:w="1701" w:type="dxa"/>
            <w:noWrap/>
            <w:hideMark/>
          </w:tcPr>
          <w:p w14:paraId="17ABCE13" w14:textId="06D4900B" w:rsidR="00793241" w:rsidRPr="00025149" w:rsidRDefault="00793241" w:rsidP="0079324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350D7FC0"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61EAC236" w14:textId="58A895A2" w:rsidR="00793241" w:rsidRPr="00025149" w:rsidRDefault="00793241" w:rsidP="00793241">
            <w:pPr>
              <w:jc w:val="center"/>
              <w:rPr>
                <w:rFonts w:ascii="Times New Roman" w:hAnsi="Times New Roman" w:cs="Times New Roman"/>
              </w:rPr>
            </w:pPr>
            <w:r w:rsidRPr="00025149">
              <w:rPr>
                <w:rFonts w:ascii="Times New Roman" w:hAnsi="Times New Roman" w:cs="Times New Roman"/>
              </w:rPr>
              <w:t>26.</w:t>
            </w:r>
            <w:r w:rsidR="009B4107">
              <w:rPr>
                <w:rFonts w:ascii="Times New Roman" w:hAnsi="Times New Roman" w:cs="Times New Roman"/>
              </w:rPr>
              <w:t>4</w:t>
            </w:r>
          </w:p>
        </w:tc>
        <w:tc>
          <w:tcPr>
            <w:tcW w:w="4253" w:type="dxa"/>
          </w:tcPr>
          <w:p w14:paraId="25D4205E" w14:textId="330AB87C" w:rsidR="00793241" w:rsidRPr="00025149" w:rsidRDefault="00500F96" w:rsidP="00793241">
            <w:pPr>
              <w:tabs>
                <w:tab w:val="left" w:pos="1515"/>
              </w:tabs>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joO31yj3","properties":{"formattedCitation":"(Barnett et al., 2007; Hansen et al., 1994; KANKAALA, 1988)","plainCitation":"(Barnett et al., 2007; Hansen et al., 1994; KANKAALA, 198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311,"uris":["http://zotero.org/users/local/lQQz50Ex/items/YCEBB79U"],"uri":["http://zotero.org/users/local/lQQz50Ex/items/YCEBB79U"],"itemData":{"id":311,"type":"article-journal","container-title":"Freshwater biology","issue":"3","note":"publisher: Wiley Online Library","page":"285–296","source":"Google Scholar","title":"The relative importance of algae and bacteria as food for Daphnia longispina (Cladocera) in a polyhumic lake","volume":"19","author":[{"family":"KANKAALA","given":"PAULA"}],"issued":{"date-parts":[["1988"]]}}}],"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rPr>
              <w:t>(Barnett et al., 2007; Hansen et al., 1994; KANKAALA, 1988)</w:t>
            </w:r>
            <w:r>
              <w:rPr>
                <w:rFonts w:ascii="Times New Roman" w:hAnsi="Times New Roman" w:cs="Times New Roman"/>
                <w:sz w:val="24"/>
                <w:szCs w:val="24"/>
              </w:rPr>
              <w:fldChar w:fldCharType="end"/>
            </w:r>
          </w:p>
        </w:tc>
      </w:tr>
      <w:tr w:rsidR="00793241" w:rsidRPr="00025149" w14:paraId="15E1589D" w14:textId="55EA6A39" w:rsidTr="009273F0">
        <w:trPr>
          <w:trHeight w:val="300"/>
        </w:trPr>
        <w:tc>
          <w:tcPr>
            <w:tcW w:w="2547" w:type="dxa"/>
            <w:noWrap/>
            <w:hideMark/>
          </w:tcPr>
          <w:p w14:paraId="0319BEFC"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Diaphanosom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brachyurum</w:t>
            </w:r>
            <w:proofErr w:type="spellEnd"/>
          </w:p>
        </w:tc>
        <w:tc>
          <w:tcPr>
            <w:tcW w:w="1559" w:type="dxa"/>
            <w:noWrap/>
            <w:hideMark/>
          </w:tcPr>
          <w:p w14:paraId="0DC06F8A"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696</w:t>
            </w:r>
          </w:p>
        </w:tc>
        <w:tc>
          <w:tcPr>
            <w:tcW w:w="1701" w:type="dxa"/>
            <w:noWrap/>
            <w:hideMark/>
          </w:tcPr>
          <w:p w14:paraId="2A83B822" w14:textId="4EB176BF" w:rsidR="00793241" w:rsidRPr="00025149" w:rsidRDefault="00793241" w:rsidP="0079324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A3BC745"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02587085" w14:textId="3C4B40BA"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5.</w:t>
            </w:r>
            <w:r w:rsidR="009B4107">
              <w:rPr>
                <w:rFonts w:ascii="Times New Roman" w:hAnsi="Times New Roman" w:cs="Times New Roman"/>
              </w:rPr>
              <w:t>5</w:t>
            </w:r>
          </w:p>
        </w:tc>
        <w:tc>
          <w:tcPr>
            <w:tcW w:w="4253" w:type="dxa"/>
          </w:tcPr>
          <w:p w14:paraId="1CF9EFC4" w14:textId="533805EC" w:rsidR="00793241" w:rsidRPr="00025149" w:rsidRDefault="000F5C1E" w:rsidP="00793241">
            <w:pPr>
              <w:tabs>
                <w:tab w:val="left" w:pos="2070"/>
              </w:tabs>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mm3a6TvO","properties":{"formattedCitation":"(Barnett et al., 2007; Hansen et al., 1994; Knoechel and Holtby, 1986)","plainCitation":"(Barnett et al., 2007; Hansen et al., 1994; Knoechel and Holtby, 198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314,"uris":["http://zotero.org/users/local/lQQz50Ex/items/ESUIKCNP"],"uri":["http://zotero.org/users/local/lQQz50Ex/items/ESUIKCNP"],"itemData":{"id":314,"type":"article-journal","container-title":"Limnology and Oceanography","issue":"1","note":"publisher: Wiley Online Library","page":"195–199","source":"Google Scholar","title":"Cladoceran filtering rate: body length relationships for bacterial and large algal particles","title-short":"Cladoceran filtering rate","volume":"31","author":[{"family":"Knoechel","given":"Roy"},{"family":"Holtby","given":"L. Blair"}],"issued":{"date-parts":[["1986"]]}}}],"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rPr>
              <w:t>(Barnett et al., 2007; Hansen et al., 1994; Knoechel and Holtby, 1986)</w:t>
            </w:r>
            <w:r>
              <w:rPr>
                <w:rFonts w:ascii="Times New Roman" w:hAnsi="Times New Roman" w:cs="Times New Roman"/>
                <w:sz w:val="24"/>
                <w:szCs w:val="24"/>
              </w:rPr>
              <w:fldChar w:fldCharType="end"/>
            </w:r>
          </w:p>
        </w:tc>
      </w:tr>
      <w:tr w:rsidR="00793241" w:rsidRPr="00025149" w14:paraId="763C778E" w14:textId="3B6FEAA0" w:rsidTr="009273F0">
        <w:trPr>
          <w:trHeight w:val="300"/>
        </w:trPr>
        <w:tc>
          <w:tcPr>
            <w:tcW w:w="2547" w:type="dxa"/>
            <w:noWrap/>
            <w:hideMark/>
          </w:tcPr>
          <w:p w14:paraId="01113EA8"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Leptodo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kindtii</w:t>
            </w:r>
            <w:proofErr w:type="spellEnd"/>
          </w:p>
        </w:tc>
        <w:tc>
          <w:tcPr>
            <w:tcW w:w="1559" w:type="dxa"/>
            <w:noWrap/>
            <w:hideMark/>
          </w:tcPr>
          <w:p w14:paraId="0D9D5F51"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4970</w:t>
            </w:r>
          </w:p>
        </w:tc>
        <w:tc>
          <w:tcPr>
            <w:tcW w:w="1701" w:type="dxa"/>
            <w:noWrap/>
            <w:hideMark/>
          </w:tcPr>
          <w:p w14:paraId="695E6750"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P</w:t>
            </w:r>
          </w:p>
        </w:tc>
        <w:tc>
          <w:tcPr>
            <w:tcW w:w="1843" w:type="dxa"/>
            <w:noWrap/>
            <w:hideMark/>
          </w:tcPr>
          <w:p w14:paraId="65AE58F1"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Tactile</w:t>
            </w:r>
          </w:p>
        </w:tc>
        <w:tc>
          <w:tcPr>
            <w:tcW w:w="2693" w:type="dxa"/>
            <w:noWrap/>
            <w:hideMark/>
          </w:tcPr>
          <w:p w14:paraId="6C96F4DB"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497</w:t>
            </w:r>
            <w:bookmarkStart w:id="0" w:name="_GoBack"/>
            <w:bookmarkEnd w:id="0"/>
          </w:p>
        </w:tc>
        <w:tc>
          <w:tcPr>
            <w:tcW w:w="4253" w:type="dxa"/>
          </w:tcPr>
          <w:p w14:paraId="4F88CD59" w14:textId="6EEF014A" w:rsidR="00793241" w:rsidRPr="00025149" w:rsidRDefault="000F5C1E" w:rsidP="00793241">
            <w:pPr>
              <w:tabs>
                <w:tab w:val="left" w:pos="1275"/>
              </w:tabs>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qNzNAJag","properties":{"formattedCitation":"(Bledzki and Rybak, 2016; Branstrator, 1998; Herzig and Auer, 1990)","plainCitation":"(Bledzki and Rybak, 2016; Branstrator, 1998; Herzig and Auer, 1990)","noteIndex":0},"citationItems":[{"id":301,"uris":["http://zotero.org/users/local/lQQz50Ex/items/6LHZG39D"],"uri":["http://zotero.org/users/local/lQQz50Ex/items/6LHZG39D"],"itemData":{"id":301,"type":"book","publisher":"Springer","source":"Google Scholar","title":"Freshwater Crustacean Zooplankton of Europe: Cladocera &amp; Copepoda (Calanoida, Cyclopoida) Key to species identification, with notes on ecology, distribution, methods and introduction to data analysis","title-short":"Freshwater Crustacean Zooplankton of Europe","author":[{"family":"Bledzki","given":"Leszek A."},{"family":"Rybak","given":"Jan Igor"}],"issued":{"date-parts":[["2016"]]}}},{"id":316,"uris":["http://zotero.org/users/local/lQQz50Ex/items/CYW35KKM"],"uri":["http://zotero.org/users/local/lQQz50Ex/items/CYW35KKM"],"itemData":{"id":316,"type":"article-journal","container-title":"Limnology and Oceanography","issue":"3","note":"publisher: Wiley Online Library","page":"530–535","source":"Google Scholar","title":"Predicting diet composition from body length in the zooplankton predator Leptodora kindti","volume":"43","author":[{"family":"Branstrator","given":"Donn K."}],"issued":{"date-parts":[["1998"]]}}},{"id":319,"uris":["http://zotero.org/users/local/lQQz50Ex/items/4VL9ISIP"],"uri":["http://zotero.org/users/local/lQQz50Ex/items/4VL9ISIP"],"itemData":{"id":319,"type":"article-journal","container-title":"Hydrobiologia","issue":"1","note":"publisher: Springer","page":"107–117","source":"Google Scholar","title":"The feeding behaviour of Leptodora kindti and its impact on the zooplankton community of Neusiedler See (Austria)","volume":"198","author":[{"family":"Herzig","given":"Alois"},{"family":"Auer","given":"Brigitte"}],"issued":{"date-parts":[["1990"]]}}}],"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rPr>
              <w:t>(Bledzki and Rybak, 2016; Branstrator, 1998; Herzig and Auer, 1990)</w:t>
            </w:r>
            <w:r>
              <w:rPr>
                <w:rFonts w:ascii="Times New Roman" w:hAnsi="Times New Roman" w:cs="Times New Roman"/>
                <w:sz w:val="24"/>
                <w:szCs w:val="24"/>
              </w:rPr>
              <w:fldChar w:fldCharType="end"/>
            </w:r>
          </w:p>
        </w:tc>
      </w:tr>
      <w:tr w:rsidR="00793241" w:rsidRPr="00025149" w14:paraId="42B11645" w14:textId="4E3AA546" w:rsidTr="009273F0">
        <w:trPr>
          <w:trHeight w:val="300"/>
        </w:trPr>
        <w:tc>
          <w:tcPr>
            <w:tcW w:w="2547" w:type="dxa"/>
            <w:noWrap/>
            <w:hideMark/>
          </w:tcPr>
          <w:p w14:paraId="08C3887D"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Mo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micrura</w:t>
            </w:r>
            <w:proofErr w:type="spellEnd"/>
          </w:p>
        </w:tc>
        <w:tc>
          <w:tcPr>
            <w:tcW w:w="1559" w:type="dxa"/>
            <w:noWrap/>
            <w:hideMark/>
          </w:tcPr>
          <w:p w14:paraId="5057C74D"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540</w:t>
            </w:r>
          </w:p>
        </w:tc>
        <w:tc>
          <w:tcPr>
            <w:tcW w:w="1701" w:type="dxa"/>
            <w:noWrap/>
            <w:hideMark/>
          </w:tcPr>
          <w:p w14:paraId="5285AF09" w14:textId="77AA2816" w:rsidR="00793241" w:rsidRPr="00025149" w:rsidRDefault="00793241" w:rsidP="0079324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D98D2D8"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1ADD9BDC"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2</w:t>
            </w:r>
          </w:p>
        </w:tc>
        <w:tc>
          <w:tcPr>
            <w:tcW w:w="4253" w:type="dxa"/>
          </w:tcPr>
          <w:p w14:paraId="3AE35562" w14:textId="31F1F925" w:rsidR="00793241" w:rsidRPr="00025149" w:rsidRDefault="00BA3833" w:rsidP="00793241">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QtDMiTwV","properties":{"formattedCitation":"(Barnett et al., 2007; Hansen et al., 1994; Niswati et al., 2005)","plainCitation":"(Barnett et al., 2007; Hansen et al., 1994; Niswati et al., 200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321,"uris":["http://zotero.org/users/local/lQQz50Ex/items/DW2G6VM5"],"uri":["http://zotero.org/users/local/lQQz50Ex/items/DW2G6VM5"],"itemData":{"id":321,"type":"article-journal","container-title":"Soil Science &amp; Plant Nutrition","issue":"4","note":"publisher: Wiley Online Library","page":"565–571","source":"Google Scholar","title":"Effect of application of rice straw and compost on the bacterial communities associated with Moina sp. in the floodwater of a paddy soil microcosm: Estimation based on DGGE pattern and sequence analyses","title-short":"Effect of application of rice straw and compost on the bacterial communities associated with Moina sp. in the floodwater of a paddy soil microcosm","volume":"51","author":[{"family":"Niswati","given":"Ainin"},{"family":"Murase","given":"Jun"},{"family":"Kimura","given":"Makoto"}],"issued":{"date-parts":[["2005"]]}}}],"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Barnett et al., 2007; Hansen et al., 1994; Niswati et al., 2005)</w:t>
            </w:r>
            <w:r>
              <w:rPr>
                <w:rFonts w:ascii="Times New Roman" w:hAnsi="Times New Roman" w:cs="Times New Roman"/>
              </w:rPr>
              <w:fldChar w:fldCharType="end"/>
            </w:r>
          </w:p>
        </w:tc>
      </w:tr>
    </w:tbl>
    <w:p w14:paraId="7266A8D3" w14:textId="77777777" w:rsidR="00186AB0" w:rsidRPr="00025149" w:rsidRDefault="00186AB0" w:rsidP="001F7403">
      <w:pPr>
        <w:spacing w:after="0" w:line="240" w:lineRule="auto"/>
        <w:rPr>
          <w:rFonts w:ascii="Times New Roman" w:hAnsi="Times New Roman" w:cs="Times New Roman"/>
          <w:b/>
          <w:sz w:val="24"/>
          <w:szCs w:val="24"/>
          <w:u w:val="single"/>
        </w:rPr>
      </w:pPr>
    </w:p>
    <w:p w14:paraId="5EF1802E" w14:textId="0758BD66" w:rsidR="001F7403" w:rsidRPr="00025149" w:rsidRDefault="001F7403" w:rsidP="001F7403">
      <w:pPr>
        <w:spacing w:after="0" w:line="240" w:lineRule="auto"/>
        <w:rPr>
          <w:rFonts w:ascii="Times New Roman" w:hAnsi="Times New Roman" w:cs="Times New Roman"/>
          <w:b/>
          <w:sz w:val="24"/>
          <w:szCs w:val="24"/>
          <w:u w:val="single"/>
        </w:rPr>
      </w:pPr>
      <w:r w:rsidRPr="00025149">
        <w:rPr>
          <w:rFonts w:ascii="Times New Roman" w:hAnsi="Times New Roman" w:cs="Times New Roman"/>
          <w:b/>
          <w:sz w:val="24"/>
          <w:szCs w:val="24"/>
          <w:u w:val="single"/>
        </w:rPr>
        <w:t>Abbreviations:</w:t>
      </w:r>
    </w:p>
    <w:p w14:paraId="71CF60A4" w14:textId="77777777" w:rsidR="001F7403" w:rsidRPr="00025149" w:rsidRDefault="001F7403" w:rsidP="001F7403">
      <w:pPr>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A</w:t>
      </w:r>
      <w:r w:rsidRPr="00025149">
        <w:rPr>
          <w:rFonts w:ascii="Times New Roman" w:hAnsi="Times New Roman" w:cs="Times New Roman"/>
          <w:sz w:val="24"/>
          <w:szCs w:val="24"/>
        </w:rPr>
        <w:t xml:space="preserve"> – Algae</w:t>
      </w:r>
    </w:p>
    <w:p w14:paraId="3BBB5E0D" w14:textId="77777777" w:rsidR="001F7403" w:rsidRPr="00025149" w:rsidRDefault="001F7403" w:rsidP="001F7403">
      <w:pPr>
        <w:tabs>
          <w:tab w:val="center" w:pos="7001"/>
        </w:tabs>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B</w:t>
      </w:r>
      <w:r w:rsidRPr="00025149">
        <w:rPr>
          <w:rFonts w:ascii="Times New Roman" w:hAnsi="Times New Roman" w:cs="Times New Roman"/>
          <w:sz w:val="24"/>
          <w:szCs w:val="24"/>
        </w:rPr>
        <w:t xml:space="preserve"> – Bacteria/ </w:t>
      </w:r>
      <w:proofErr w:type="spellStart"/>
      <w:r w:rsidRPr="00025149">
        <w:rPr>
          <w:rFonts w:ascii="Times New Roman" w:hAnsi="Times New Roman" w:cs="Times New Roman"/>
          <w:sz w:val="24"/>
          <w:szCs w:val="24"/>
        </w:rPr>
        <w:t>seston</w:t>
      </w:r>
      <w:proofErr w:type="spellEnd"/>
      <w:r w:rsidRPr="00025149">
        <w:rPr>
          <w:rFonts w:ascii="Times New Roman" w:hAnsi="Times New Roman" w:cs="Times New Roman"/>
          <w:sz w:val="24"/>
          <w:szCs w:val="24"/>
        </w:rPr>
        <w:tab/>
      </w:r>
    </w:p>
    <w:p w14:paraId="1E13F6E9" w14:textId="77777777" w:rsidR="001F7403" w:rsidRPr="00025149" w:rsidRDefault="001F7403" w:rsidP="001F7403">
      <w:pPr>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P</w:t>
      </w:r>
      <w:r w:rsidRPr="00025149">
        <w:rPr>
          <w:rFonts w:ascii="Times New Roman" w:hAnsi="Times New Roman" w:cs="Times New Roman"/>
          <w:sz w:val="24"/>
          <w:szCs w:val="24"/>
        </w:rPr>
        <w:t xml:space="preserve"> – Predator</w:t>
      </w:r>
    </w:p>
    <w:p w14:paraId="7EF4087B" w14:textId="77777777"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Cilsus</w:t>
      </w:r>
      <w:proofErr w:type="spellEnd"/>
      <w:r w:rsidRPr="00025149">
        <w:rPr>
          <w:rFonts w:ascii="Times New Roman" w:hAnsi="Times New Roman" w:cs="Times New Roman"/>
          <w:sz w:val="24"/>
          <w:szCs w:val="24"/>
        </w:rPr>
        <w:t xml:space="preserve"> – Ciliate-type suspension feeding</w:t>
      </w:r>
    </w:p>
    <w:p w14:paraId="72F64D98" w14:textId="77777777"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Csus</w:t>
      </w:r>
      <w:proofErr w:type="spellEnd"/>
      <w:r w:rsidRPr="00025149">
        <w:rPr>
          <w:rFonts w:ascii="Times New Roman" w:hAnsi="Times New Roman" w:cs="Times New Roman"/>
          <w:sz w:val="24"/>
          <w:szCs w:val="24"/>
        </w:rPr>
        <w:t xml:space="preserve"> – Copepod-type suspension feeding</w:t>
      </w:r>
    </w:p>
    <w:p w14:paraId="6E0BA43F" w14:textId="40D7C6C0"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Bfiltr</w:t>
      </w:r>
      <w:proofErr w:type="spellEnd"/>
      <w:r w:rsidRPr="00025149">
        <w:rPr>
          <w:rFonts w:ascii="Times New Roman" w:hAnsi="Times New Roman" w:cs="Times New Roman"/>
          <w:sz w:val="24"/>
          <w:szCs w:val="24"/>
        </w:rPr>
        <w:t xml:space="preserve"> – </w:t>
      </w:r>
      <w:proofErr w:type="spellStart"/>
      <w:r w:rsidRPr="00025149">
        <w:rPr>
          <w:rFonts w:ascii="Times New Roman" w:hAnsi="Times New Roman" w:cs="Times New Roman"/>
          <w:sz w:val="24"/>
          <w:szCs w:val="24"/>
        </w:rPr>
        <w:t>B</w:t>
      </w:r>
      <w:r w:rsidR="007F6345" w:rsidRPr="00025149">
        <w:rPr>
          <w:rFonts w:ascii="Times New Roman" w:hAnsi="Times New Roman" w:cs="Times New Roman"/>
          <w:sz w:val="24"/>
          <w:szCs w:val="24"/>
        </w:rPr>
        <w:t>osmina</w:t>
      </w:r>
      <w:proofErr w:type="spellEnd"/>
      <w:r w:rsidRPr="00025149">
        <w:rPr>
          <w:rFonts w:ascii="Times New Roman" w:hAnsi="Times New Roman" w:cs="Times New Roman"/>
          <w:sz w:val="24"/>
          <w:szCs w:val="24"/>
        </w:rPr>
        <w:t xml:space="preserve">-type filtration </w:t>
      </w:r>
    </w:p>
    <w:p w14:paraId="4FA8F19B" w14:textId="5C686337"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Cfiltr</w:t>
      </w:r>
      <w:proofErr w:type="spellEnd"/>
      <w:r w:rsidRPr="00025149">
        <w:rPr>
          <w:rFonts w:ascii="Times New Roman" w:hAnsi="Times New Roman" w:cs="Times New Roman"/>
          <w:sz w:val="24"/>
          <w:szCs w:val="24"/>
        </w:rPr>
        <w:t xml:space="preserve"> – </w:t>
      </w:r>
      <w:proofErr w:type="spellStart"/>
      <w:r w:rsidRPr="00025149">
        <w:rPr>
          <w:rFonts w:ascii="Times New Roman" w:hAnsi="Times New Roman" w:cs="Times New Roman"/>
          <w:sz w:val="24"/>
          <w:szCs w:val="24"/>
        </w:rPr>
        <w:t>C</w:t>
      </w:r>
      <w:r w:rsidR="007F6345" w:rsidRPr="00025149">
        <w:rPr>
          <w:rFonts w:ascii="Times New Roman" w:hAnsi="Times New Roman" w:cs="Times New Roman"/>
          <w:sz w:val="24"/>
          <w:szCs w:val="24"/>
        </w:rPr>
        <w:t>hydorus</w:t>
      </w:r>
      <w:proofErr w:type="spellEnd"/>
      <w:r w:rsidRPr="00025149">
        <w:rPr>
          <w:rFonts w:ascii="Times New Roman" w:hAnsi="Times New Roman" w:cs="Times New Roman"/>
          <w:sz w:val="24"/>
          <w:szCs w:val="24"/>
        </w:rPr>
        <w:t xml:space="preserve">-type filtration </w:t>
      </w:r>
    </w:p>
    <w:p w14:paraId="1F49B6BB" w14:textId="048956D5"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Dfiltr</w:t>
      </w:r>
      <w:proofErr w:type="spellEnd"/>
      <w:r w:rsidRPr="00025149">
        <w:rPr>
          <w:rFonts w:ascii="Times New Roman" w:hAnsi="Times New Roman" w:cs="Times New Roman"/>
          <w:b/>
          <w:sz w:val="24"/>
          <w:szCs w:val="24"/>
        </w:rPr>
        <w:t xml:space="preserve"> </w:t>
      </w:r>
      <w:r w:rsidRPr="00025149">
        <w:rPr>
          <w:rFonts w:ascii="Times New Roman" w:hAnsi="Times New Roman" w:cs="Times New Roman"/>
          <w:sz w:val="24"/>
          <w:szCs w:val="24"/>
        </w:rPr>
        <w:t>– D</w:t>
      </w:r>
      <w:r w:rsidR="007F6345" w:rsidRPr="00025149">
        <w:rPr>
          <w:rFonts w:ascii="Times New Roman" w:hAnsi="Times New Roman" w:cs="Times New Roman"/>
          <w:sz w:val="24"/>
          <w:szCs w:val="24"/>
        </w:rPr>
        <w:t>aphnia</w:t>
      </w:r>
      <w:r w:rsidRPr="00025149">
        <w:rPr>
          <w:rFonts w:ascii="Times New Roman" w:hAnsi="Times New Roman" w:cs="Times New Roman"/>
          <w:sz w:val="24"/>
          <w:szCs w:val="24"/>
        </w:rPr>
        <w:t>-type filtration</w:t>
      </w:r>
    </w:p>
    <w:p w14:paraId="69F3DB3A" w14:textId="77777777" w:rsidR="001F7403" w:rsidRPr="00025149" w:rsidRDefault="001F7403" w:rsidP="001F7403">
      <w:pPr>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Piercer</w:t>
      </w:r>
      <w:r w:rsidRPr="00025149">
        <w:rPr>
          <w:rFonts w:ascii="Times New Roman" w:hAnsi="Times New Roman" w:cs="Times New Roman"/>
          <w:sz w:val="24"/>
          <w:szCs w:val="24"/>
        </w:rPr>
        <w:t xml:space="preserve"> – Rotifers with </w:t>
      </w:r>
      <w:proofErr w:type="spellStart"/>
      <w:r w:rsidRPr="00025149">
        <w:rPr>
          <w:rFonts w:ascii="Times New Roman" w:hAnsi="Times New Roman" w:cs="Times New Roman"/>
          <w:i/>
          <w:sz w:val="24"/>
          <w:szCs w:val="24"/>
        </w:rPr>
        <w:t>Vigrate</w:t>
      </w:r>
      <w:proofErr w:type="spellEnd"/>
      <w:r w:rsidRPr="00025149">
        <w:rPr>
          <w:rFonts w:ascii="Times New Roman" w:hAnsi="Times New Roman" w:cs="Times New Roman"/>
          <w:sz w:val="24"/>
          <w:szCs w:val="24"/>
        </w:rPr>
        <w:t xml:space="preserve"> </w:t>
      </w:r>
      <w:proofErr w:type="spellStart"/>
      <w:r w:rsidRPr="00025149">
        <w:rPr>
          <w:rFonts w:ascii="Times New Roman" w:hAnsi="Times New Roman" w:cs="Times New Roman"/>
          <w:sz w:val="24"/>
          <w:szCs w:val="24"/>
        </w:rPr>
        <w:t>Trophi</w:t>
      </w:r>
      <w:proofErr w:type="spellEnd"/>
    </w:p>
    <w:p w14:paraId="4B2E4238" w14:textId="7805A2B8"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Rsus</w:t>
      </w:r>
      <w:proofErr w:type="spellEnd"/>
      <w:r w:rsidRPr="00025149">
        <w:rPr>
          <w:rFonts w:ascii="Times New Roman" w:hAnsi="Times New Roman" w:cs="Times New Roman"/>
          <w:sz w:val="24"/>
          <w:szCs w:val="24"/>
        </w:rPr>
        <w:t xml:space="preserve"> – Rotifer-type suspension feeding (rotifers with </w:t>
      </w:r>
      <w:r w:rsidRPr="00025149">
        <w:rPr>
          <w:rFonts w:ascii="Times New Roman" w:hAnsi="Times New Roman" w:cs="Times New Roman"/>
          <w:i/>
          <w:sz w:val="24"/>
          <w:szCs w:val="24"/>
        </w:rPr>
        <w:t>Malleate</w:t>
      </w:r>
      <w:r w:rsidR="004F76B5" w:rsidRPr="00025149">
        <w:rPr>
          <w:rFonts w:ascii="Times New Roman" w:hAnsi="Times New Roman" w:cs="Times New Roman"/>
          <w:sz w:val="24"/>
          <w:szCs w:val="24"/>
        </w:rPr>
        <w:t>,</w:t>
      </w:r>
      <w:r w:rsidRPr="00025149">
        <w:rPr>
          <w:rFonts w:ascii="Times New Roman" w:hAnsi="Times New Roman" w:cs="Times New Roman"/>
          <w:sz w:val="24"/>
          <w:szCs w:val="24"/>
        </w:rPr>
        <w:t xml:space="preserve"> </w:t>
      </w:r>
      <w:proofErr w:type="spellStart"/>
      <w:r w:rsidRPr="00025149">
        <w:rPr>
          <w:rFonts w:ascii="Times New Roman" w:hAnsi="Times New Roman" w:cs="Times New Roman"/>
          <w:i/>
          <w:sz w:val="24"/>
          <w:szCs w:val="24"/>
        </w:rPr>
        <w:t>Malleoramate</w:t>
      </w:r>
      <w:proofErr w:type="spellEnd"/>
      <w:r w:rsidRPr="00025149">
        <w:rPr>
          <w:rFonts w:ascii="Times New Roman" w:hAnsi="Times New Roman" w:cs="Times New Roman"/>
          <w:i/>
          <w:sz w:val="24"/>
          <w:szCs w:val="24"/>
        </w:rPr>
        <w:t xml:space="preserve"> </w:t>
      </w:r>
      <w:r w:rsidRPr="00025149">
        <w:rPr>
          <w:rFonts w:ascii="Times New Roman" w:hAnsi="Times New Roman" w:cs="Times New Roman"/>
          <w:sz w:val="24"/>
          <w:szCs w:val="24"/>
        </w:rPr>
        <w:t xml:space="preserve">and  </w:t>
      </w:r>
      <w:proofErr w:type="spellStart"/>
      <w:r w:rsidRPr="00025149">
        <w:rPr>
          <w:rFonts w:ascii="Times New Roman" w:hAnsi="Times New Roman" w:cs="Times New Roman"/>
          <w:i/>
          <w:sz w:val="24"/>
          <w:szCs w:val="24"/>
        </w:rPr>
        <w:t>Incaudate</w:t>
      </w:r>
      <w:proofErr w:type="spellEnd"/>
      <w:r w:rsidRPr="00025149">
        <w:rPr>
          <w:rFonts w:ascii="Times New Roman" w:hAnsi="Times New Roman" w:cs="Times New Roman"/>
          <w:sz w:val="24"/>
          <w:szCs w:val="24"/>
        </w:rPr>
        <w:t xml:space="preserve"> </w:t>
      </w:r>
      <w:proofErr w:type="spellStart"/>
      <w:r w:rsidRPr="00025149">
        <w:rPr>
          <w:rFonts w:ascii="Times New Roman" w:hAnsi="Times New Roman" w:cs="Times New Roman"/>
          <w:sz w:val="24"/>
          <w:szCs w:val="24"/>
        </w:rPr>
        <w:t>Trophi</w:t>
      </w:r>
      <w:proofErr w:type="spellEnd"/>
      <w:r w:rsidRPr="00025149">
        <w:rPr>
          <w:rFonts w:ascii="Times New Roman" w:hAnsi="Times New Roman" w:cs="Times New Roman"/>
          <w:sz w:val="24"/>
          <w:szCs w:val="24"/>
        </w:rPr>
        <w:t xml:space="preserve"> ) </w:t>
      </w:r>
    </w:p>
    <w:p w14:paraId="21E75B1C" w14:textId="098456AE" w:rsidR="000D108B" w:rsidRDefault="001F7403" w:rsidP="007D6600">
      <w:pPr>
        <w:spacing w:after="0" w:line="240" w:lineRule="auto"/>
        <w:rPr>
          <w:rFonts w:ascii="Times New Roman" w:hAnsi="Times New Roman" w:cs="Times New Roman"/>
          <w:i/>
          <w:sz w:val="24"/>
          <w:szCs w:val="24"/>
        </w:rPr>
      </w:pPr>
      <w:r w:rsidRPr="00025149">
        <w:rPr>
          <w:rFonts w:ascii="Times New Roman" w:hAnsi="Times New Roman" w:cs="Times New Roman"/>
          <w:b/>
          <w:sz w:val="24"/>
          <w:szCs w:val="24"/>
        </w:rPr>
        <w:t>Tactile</w:t>
      </w:r>
      <w:r w:rsidRPr="00025149">
        <w:rPr>
          <w:rFonts w:ascii="Times New Roman" w:hAnsi="Times New Roman" w:cs="Times New Roman"/>
          <w:sz w:val="24"/>
          <w:szCs w:val="24"/>
        </w:rPr>
        <w:t xml:space="preserve"> – Prey hunting mode characteristic for </w:t>
      </w:r>
      <w:proofErr w:type="spellStart"/>
      <w:r w:rsidRPr="00025149">
        <w:rPr>
          <w:rFonts w:ascii="Times New Roman" w:hAnsi="Times New Roman" w:cs="Times New Roman"/>
          <w:i/>
          <w:sz w:val="24"/>
          <w:szCs w:val="24"/>
        </w:rPr>
        <w:t>Leptodora</w:t>
      </w:r>
      <w:proofErr w:type="spellEnd"/>
      <w:r w:rsidRPr="00025149">
        <w:rPr>
          <w:rFonts w:ascii="Times New Roman" w:hAnsi="Times New Roman" w:cs="Times New Roman"/>
          <w:i/>
          <w:sz w:val="24"/>
          <w:szCs w:val="24"/>
        </w:rPr>
        <w:t xml:space="preserve"> </w:t>
      </w:r>
      <w:proofErr w:type="spellStart"/>
      <w:r w:rsidRPr="00025149">
        <w:rPr>
          <w:rFonts w:ascii="Times New Roman" w:hAnsi="Times New Roman" w:cs="Times New Roman"/>
          <w:i/>
          <w:sz w:val="24"/>
          <w:szCs w:val="24"/>
        </w:rPr>
        <w:t>kindtii</w:t>
      </w:r>
      <w:proofErr w:type="spellEnd"/>
    </w:p>
    <w:p w14:paraId="34FE0D14" w14:textId="77777777" w:rsidR="005C45C5" w:rsidRPr="00025149" w:rsidRDefault="005C45C5" w:rsidP="007D6600">
      <w:pPr>
        <w:spacing w:after="0" w:line="240" w:lineRule="auto"/>
        <w:rPr>
          <w:rFonts w:ascii="Times New Roman" w:hAnsi="Times New Roman" w:cs="Times New Roman"/>
          <w:i/>
          <w:sz w:val="24"/>
          <w:szCs w:val="24"/>
        </w:rPr>
      </w:pPr>
    </w:p>
    <w:p w14:paraId="5F903745" w14:textId="67679E63" w:rsidR="000D108B" w:rsidRPr="00025149" w:rsidRDefault="000D108B" w:rsidP="000D108B">
      <w:pPr>
        <w:spacing w:after="0" w:line="240" w:lineRule="auto"/>
        <w:rPr>
          <w:rFonts w:ascii="Times New Roman" w:hAnsi="Times New Roman" w:cs="Times New Roman"/>
          <w:sz w:val="24"/>
          <w:szCs w:val="24"/>
        </w:rPr>
      </w:pPr>
    </w:p>
    <w:p w14:paraId="4D2780F2" w14:textId="7C574A4E" w:rsidR="00025149" w:rsidRDefault="00186AB0" w:rsidP="00C92496">
      <w:pPr>
        <w:spacing w:after="0" w:line="240" w:lineRule="auto"/>
        <w:rPr>
          <w:rFonts w:ascii="Times New Roman" w:hAnsi="Times New Roman" w:cs="Times New Roman"/>
          <w:b/>
          <w:sz w:val="24"/>
          <w:szCs w:val="24"/>
        </w:rPr>
      </w:pPr>
      <w:r w:rsidRPr="00025149">
        <w:rPr>
          <w:rFonts w:ascii="Times New Roman" w:hAnsi="Times New Roman" w:cs="Times New Roman"/>
          <w:b/>
          <w:sz w:val="24"/>
          <w:szCs w:val="24"/>
        </w:rPr>
        <w:t>References:</w:t>
      </w:r>
    </w:p>
    <w:p w14:paraId="63EFABBC" w14:textId="77777777" w:rsidR="008B33CF" w:rsidRPr="00025149" w:rsidRDefault="008B33CF" w:rsidP="000D108B">
      <w:pPr>
        <w:spacing w:after="0" w:line="240" w:lineRule="auto"/>
        <w:rPr>
          <w:rFonts w:ascii="Times New Roman" w:hAnsi="Times New Roman" w:cs="Times New Roman"/>
          <w:b/>
          <w:sz w:val="24"/>
          <w:szCs w:val="24"/>
        </w:rPr>
      </w:pPr>
    </w:p>
    <w:p w14:paraId="02D08E6B" w14:textId="77777777" w:rsidR="009273F0" w:rsidRPr="009273F0" w:rsidRDefault="00952F95" w:rsidP="009273F0">
      <w:pPr>
        <w:pStyle w:val="Bibliografia"/>
        <w:rPr>
          <w:rFonts w:ascii="Times New Roman" w:hAnsi="Times New Roman" w:cs="Times New Roman"/>
          <w:sz w:val="24"/>
        </w:rPr>
      </w:pPr>
      <w:r>
        <w:rPr>
          <w:b/>
        </w:rPr>
        <w:fldChar w:fldCharType="begin"/>
      </w:r>
      <w:r w:rsidR="009273F0">
        <w:rPr>
          <w:b/>
        </w:rPr>
        <w:instrText xml:space="preserve"> ADDIN ZOTERO_BIBL {"uncited":[],"omitted":[],"custom":[]} CSL_BIBLIOGRAPHY </w:instrText>
      </w:r>
      <w:r>
        <w:rPr>
          <w:b/>
        </w:rPr>
        <w:fldChar w:fldCharType="separate"/>
      </w:r>
      <w:r w:rsidR="009273F0" w:rsidRPr="009273F0">
        <w:rPr>
          <w:rFonts w:ascii="Times New Roman" w:hAnsi="Times New Roman" w:cs="Times New Roman"/>
          <w:sz w:val="24"/>
        </w:rPr>
        <w:t>Arndt, H., 1993. Rotifers as predators on components of the microbial web (bacteria, heterotrophic flagellates, ciliates) - a review 16.</w:t>
      </w:r>
    </w:p>
    <w:p w14:paraId="15F462C2"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Barnett, A.J., Finlay, K., Beisner, B.E., 2007. Functional diversity of crustacean zooplankton communities: towards a trait-based classification. Freshw. Biol. 52, 796–813.</w:t>
      </w:r>
    </w:p>
    <w:p w14:paraId="5B7D75AF"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Bledzki, L.A., Rybak, J.I., 2016. Freshwater Crustacean Zooplankton of Europe: Cladocera &amp; Copepoda (Calanoida, Cyclopoida) Key to species identification, with notes on ecology, distribution, methods and introduction to data analysis. Springer.</w:t>
      </w:r>
    </w:p>
    <w:p w14:paraId="771896CF"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Bogdan, K.G., Gilbert, J.J., 1982. Seasonal patterns of feeding by natural populations of Keratella, Polyarthra, and Bosmina: Clearance rates, selectivities, and contributions to community grazing 1. Limnol. Oceanogr. 27, 918–934.</w:t>
      </w:r>
    </w:p>
    <w:p w14:paraId="055E740C"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Bogdan, K.G., Gilbert, J.J., Starkweather, P.L., 1980. In situ clearance rates of planktonic rotifers, in: Rotatoria. Springer, pp. 73–77.</w:t>
      </w:r>
    </w:p>
    <w:p w14:paraId="139692C1"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Branstrator, D.K., 1998. Predicting diet composition from body length in the zooplankton predator Leptodora kindti. Limnol. Oceanogr. 43, 530–535.</w:t>
      </w:r>
    </w:p>
    <w:p w14:paraId="1288B7E7"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Chang, K.-H., Hideyuki, D.O.I., Nishibe, Y., Nakano, S., 2010. Feeding habits of omnivorous Asplanchna: comparison of diet composition among Asplanchna herricki, A. priodonta and A. girodi in pond ecosystems. J. Limnol. 69, 209.</w:t>
      </w:r>
    </w:p>
    <w:p w14:paraId="2203DED4" w14:textId="77777777" w:rsidR="009273F0" w:rsidRPr="009273F0" w:rsidRDefault="009273F0" w:rsidP="009273F0">
      <w:pPr>
        <w:pStyle w:val="Bibliografia"/>
        <w:rPr>
          <w:rFonts w:ascii="Times New Roman" w:hAnsi="Times New Roman" w:cs="Times New Roman"/>
          <w:sz w:val="24"/>
          <w:lang w:val="pl-PL"/>
        </w:rPr>
      </w:pPr>
      <w:r w:rsidRPr="009273F0">
        <w:rPr>
          <w:rFonts w:ascii="Times New Roman" w:hAnsi="Times New Roman" w:cs="Times New Roman"/>
          <w:sz w:val="24"/>
        </w:rPr>
        <w:t xml:space="preserve">DeMott, W.R., 1982. Feeding selectivities and relative ingestion rates of Daphnia and Bosmina1. </w:t>
      </w:r>
      <w:r w:rsidRPr="009273F0">
        <w:rPr>
          <w:rFonts w:ascii="Times New Roman" w:hAnsi="Times New Roman" w:cs="Times New Roman"/>
          <w:sz w:val="24"/>
          <w:lang w:val="pl-PL"/>
        </w:rPr>
        <w:t>Limnol. Oceanogr. 27, 518–527. https://doi.org/10.4319/lo.1982.27.3.0518</w:t>
      </w:r>
    </w:p>
    <w:p w14:paraId="0988308D"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lang w:val="pl-PL"/>
        </w:rPr>
        <w:lastRenderedPageBreak/>
        <w:t xml:space="preserve">Ejsmont-Karabin, J., Radwan, S., Bielańska-Grajner, I., 2004. </w:t>
      </w:r>
      <w:r w:rsidRPr="009273F0">
        <w:rPr>
          <w:rFonts w:ascii="Times New Roman" w:hAnsi="Times New Roman" w:cs="Times New Roman"/>
          <w:sz w:val="24"/>
        </w:rPr>
        <w:t>Rotifers. Monogononta-Atlas Species Pol. Freshw. Fauna Univ. Lódź Lódź 77–447.</w:t>
      </w:r>
    </w:p>
    <w:p w14:paraId="48BB5A47"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Fenchel, T., 1980. Suspension feeding in ciliated protozoa: feeding rates and their ecological significance. Microb. Ecol. 6, 13–25.</w:t>
      </w:r>
    </w:p>
    <w:p w14:paraId="56833374"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Foissner, W., Berger, H., 1996. A user-friendly guide to the ciliates (Protozoa, Ciliophora) commonly used by hydrobiologists as bioindicators in rivers, lakes, and waste waters, with notes on their ecology. Freshw. Biol. 35, 375–482.</w:t>
      </w:r>
    </w:p>
    <w:p w14:paraId="0259C4EF"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Geller, W., Müller, H., 1981. The filtration apparatus of Cladocera: Filter mesh-sizes and their implications on food Selectivity. Oecologia 49, 316–321. https://doi.org/10.1007/BF00347591</w:t>
      </w:r>
    </w:p>
    <w:p w14:paraId="48E4A57E"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Hansen, B., Bjornsen, P.K., Hansen, P.J., 1994. The size ratio between planktonic predators and their prey. Limnol. Oceanogr. 39, 395–403. https://doi.org/10.4319/lo.1994.39.2.0395</w:t>
      </w:r>
    </w:p>
    <w:p w14:paraId="06ADB41D"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Herzig, A., Auer, B., 1990. The feeding behaviour of Leptodora kindti and its impact on the zooplankton community of Neusiedler See (Austria). Hydrobiologia 198, 107–117.</w:t>
      </w:r>
    </w:p>
    <w:p w14:paraId="50E35EC7"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Hopp, U., Maier, G., 2005. Implication of the feeding limb morphology for herbivorous feeding in some freshwater cyclopoid copepods. Freshw. Biol. 50, 742–747.</w:t>
      </w:r>
    </w:p>
    <w:p w14:paraId="3DB7D282"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KANKAALA, P., 1988. The relative importance of algae and bacteria as food for Daphnia longispina (Cladocera) in a polyhumic lake. Freshw. Biol. 19, 285–296.</w:t>
      </w:r>
    </w:p>
    <w:p w14:paraId="50139360"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Kiørboe, T., 2011. How zooplankton feed: mechanisms, traits and trade-offs. Biol. Rev. 86, 311–339. https://doi.org/10.1111/j.1469-185X.2010.00148.x</w:t>
      </w:r>
    </w:p>
    <w:p w14:paraId="1A09B506"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Knoechel, R., Holtby, L.B., 1986. Cladoceran filtering rate: body length relationships for bacterial and large algal particles. Limnol. Oceanogr. 31, 195–199.</w:t>
      </w:r>
    </w:p>
    <w:p w14:paraId="01727748"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Makino, W., Ban, S., 1998. Diel changes in vertical overlap between Cyclops strenuus (Copepoda; Cyclopoida) and its prey in oligotrophic Lake Toya, Hokkaido, Japan. J. Mar. Syst. 15, 139–148.</w:t>
      </w:r>
    </w:p>
    <w:p w14:paraId="1F56BF4E"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Matveeva, L.K., 1986. Pelagic rotifers of Lake Glubokoe from 1897 to 1984. Hydrobiologia 141, 45–54.</w:t>
      </w:r>
    </w:p>
    <w:p w14:paraId="5DF5C503"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Niswati, A., Murase, J., Kimura, M., 2005. Effect of application of rice straw and compost on the bacterial communities associated with Moina sp. in the floodwater of a paddy soil microcosm: Estimation based on DGGE pattern and sequence analyses. Soil Sci. Plant Nutr. 51, 565–571.</w:t>
      </w:r>
    </w:p>
    <w:p w14:paraId="3893F9D7"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Ooms-Wilms, A.L., 1997. Are bacteria an important food source for rotifers in eutrophic lakes? J. Plankton Res. 19, 1125–1141.</w:t>
      </w:r>
    </w:p>
    <w:p w14:paraId="1FE484EC"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Pagano, M., Gaudy, R., 1986. Biologie d’un copépode des mares temporaires du littoral méditerranéen français: Eurytemora velox. Mar. Biol. 90, 551–564.</w:t>
      </w:r>
    </w:p>
    <w:p w14:paraId="1CCC2715"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Roche, K.F., 1987. Post-encounter vulnerability of some rotifer prey types to predation by the copepod Acanthocyclops robustus, in: Rotifer Symposium IV. Springer, pp. 229–233.</w:t>
      </w:r>
    </w:p>
    <w:p w14:paraId="5F03FFD5"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Serrania-Soto, C.R., Sarma, S.S.S., Nandini, S., 2011. Studies on comparative population growth of some species of the rotifer Lecane (Rotifera). J. Environ. Biol. 32, 523.</w:t>
      </w:r>
    </w:p>
    <w:p w14:paraId="377A78DA"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lastRenderedPageBreak/>
        <w:t>Sodré, E. de O., Figueiredo-Barros, M.P., Roland, F., Esteves, F. de A., Bozelli, R.L., 2017. Complimentary biodiversity measures applied to zooplankton in a recovering floodplain lake. Fundam. Appl. Limnol. 190, 279–298.</w:t>
      </w:r>
    </w:p>
    <w:p w14:paraId="707B214D"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Starkweather, P.L., Kellar, P.E., 1983. Utilization of cyanobacteria by Brachionus calyciflorus: Anabaena flos-aquae (NRC-44-1) as a sole or complementary food source, in: Biology of Rotifers. Springer, pp. 373–377.</w:t>
      </w:r>
    </w:p>
    <w:p w14:paraId="3EB98C92"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Sterner, R.W., 1989. The role of grazers in phytoplankton succession, in: Plankton Ecology. Springer, pp. 107–170.</w:t>
      </w:r>
    </w:p>
    <w:p w14:paraId="6F5291C8"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Wilk-Woźniak, E., Pociecha, A., Bucka, H., 2001. Phytoplankton-zooplankton interactions, size relations and adaptive responses. A short review. Ecohydrol Hydrobiol 1, 511–517.</w:t>
      </w:r>
    </w:p>
    <w:p w14:paraId="4DAF9034"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Work, K.A., Havens, K.E., 2003. Zooplankton grazing on bacteria and cyanobacteria in a eutrophic lake. J. Plankton Res. 25, 1301–1306.</w:t>
      </w:r>
    </w:p>
    <w:p w14:paraId="559F4906" w14:textId="633C001E" w:rsidR="00E947B4" w:rsidRPr="00025149" w:rsidRDefault="00952F95" w:rsidP="00E947B4">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E947B4" w:rsidRPr="00025149" w:rsidSect="0069732A">
      <w:headerReference w:type="default" r:id="rId8"/>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B8EE4" w14:textId="77777777" w:rsidR="00867C0C" w:rsidRDefault="00867C0C" w:rsidP="00EB128F">
      <w:pPr>
        <w:spacing w:after="0" w:line="240" w:lineRule="auto"/>
      </w:pPr>
      <w:r>
        <w:separator/>
      </w:r>
    </w:p>
  </w:endnote>
  <w:endnote w:type="continuationSeparator" w:id="0">
    <w:p w14:paraId="0A0A3F87" w14:textId="77777777" w:rsidR="00867C0C" w:rsidRDefault="00867C0C" w:rsidP="00EB1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3"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61311" w14:textId="77777777" w:rsidR="00867C0C" w:rsidRDefault="00867C0C" w:rsidP="00EB128F">
      <w:pPr>
        <w:spacing w:after="0" w:line="240" w:lineRule="auto"/>
      </w:pPr>
      <w:r>
        <w:separator/>
      </w:r>
    </w:p>
  </w:footnote>
  <w:footnote w:type="continuationSeparator" w:id="0">
    <w:p w14:paraId="6E2595C9" w14:textId="77777777" w:rsidR="00867C0C" w:rsidRDefault="00867C0C" w:rsidP="00EB12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581DD" w14:textId="2AB3C0A4" w:rsidR="00952F95" w:rsidRDefault="00952F95">
    <w:pPr>
      <w:pStyle w:val="Nagwek"/>
    </w:pPr>
  </w:p>
  <w:p w14:paraId="36FCAE21" w14:textId="530B1561" w:rsidR="00952F95" w:rsidRDefault="00952F95">
    <w:pPr>
      <w:pStyle w:val="Nagwek"/>
    </w:pPr>
  </w:p>
  <w:p w14:paraId="1FDF30D8" w14:textId="77777777" w:rsidR="00952F95" w:rsidRDefault="00952F95">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47599"/>
    <w:multiLevelType w:val="hybridMultilevel"/>
    <w:tmpl w:val="968C015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5E775498"/>
    <w:multiLevelType w:val="hybridMultilevel"/>
    <w:tmpl w:val="B81CB9E4"/>
    <w:lvl w:ilvl="0" w:tplc="1096B330">
      <w:start w:val="1"/>
      <w:numFmt w:val="decimal"/>
      <w:lvlText w:val="%1."/>
      <w:lvlJc w:val="left"/>
      <w:pPr>
        <w:ind w:left="927" w:hanging="360"/>
      </w:pPr>
      <w:rPr>
        <w:b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73C50C09"/>
    <w:multiLevelType w:val="hybridMultilevel"/>
    <w:tmpl w:val="A934B01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661"/>
    <w:rsid w:val="00025149"/>
    <w:rsid w:val="000715D8"/>
    <w:rsid w:val="000B1DC8"/>
    <w:rsid w:val="000D108B"/>
    <w:rsid w:val="000F5C1E"/>
    <w:rsid w:val="000F6D6C"/>
    <w:rsid w:val="00125606"/>
    <w:rsid w:val="00167D9C"/>
    <w:rsid w:val="00186AB0"/>
    <w:rsid w:val="001F7403"/>
    <w:rsid w:val="00276BA4"/>
    <w:rsid w:val="002A21A8"/>
    <w:rsid w:val="002D3661"/>
    <w:rsid w:val="003E0E42"/>
    <w:rsid w:val="00447C55"/>
    <w:rsid w:val="0046575D"/>
    <w:rsid w:val="004D224F"/>
    <w:rsid w:val="004F76B5"/>
    <w:rsid w:val="00500F96"/>
    <w:rsid w:val="00501D71"/>
    <w:rsid w:val="00507C38"/>
    <w:rsid w:val="005444F4"/>
    <w:rsid w:val="0056299B"/>
    <w:rsid w:val="00576383"/>
    <w:rsid w:val="005B17E3"/>
    <w:rsid w:val="005C45C5"/>
    <w:rsid w:val="00632A50"/>
    <w:rsid w:val="00651BE4"/>
    <w:rsid w:val="0069732A"/>
    <w:rsid w:val="00730EAB"/>
    <w:rsid w:val="007803A2"/>
    <w:rsid w:val="00793241"/>
    <w:rsid w:val="007D6600"/>
    <w:rsid w:val="007F6345"/>
    <w:rsid w:val="00867C0C"/>
    <w:rsid w:val="008B33CF"/>
    <w:rsid w:val="009273F0"/>
    <w:rsid w:val="009419DA"/>
    <w:rsid w:val="00952F95"/>
    <w:rsid w:val="009B4107"/>
    <w:rsid w:val="009F03CC"/>
    <w:rsid w:val="00A64A53"/>
    <w:rsid w:val="00B146D6"/>
    <w:rsid w:val="00B1660A"/>
    <w:rsid w:val="00B2293C"/>
    <w:rsid w:val="00B27306"/>
    <w:rsid w:val="00B51D1E"/>
    <w:rsid w:val="00B7479C"/>
    <w:rsid w:val="00B93D78"/>
    <w:rsid w:val="00BA3833"/>
    <w:rsid w:val="00C24463"/>
    <w:rsid w:val="00C76E24"/>
    <w:rsid w:val="00C92496"/>
    <w:rsid w:val="00CA1C45"/>
    <w:rsid w:val="00D34324"/>
    <w:rsid w:val="00E14ADC"/>
    <w:rsid w:val="00E947B4"/>
    <w:rsid w:val="00EB128F"/>
    <w:rsid w:val="00EB158F"/>
    <w:rsid w:val="00EC23D7"/>
    <w:rsid w:val="00ED70CB"/>
    <w:rsid w:val="00FB12B1"/>
    <w:rsid w:val="00FB6DCB"/>
    <w:rsid w:val="00FC64BD"/>
    <w:rsid w:val="00FD424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559C7C"/>
  <w15:chartTrackingRefBased/>
  <w15:docId w15:val="{7CEA3972-7CAC-4251-B246-1BFDE9A7E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Pr>
      <w:lang w:val="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501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agwek">
    <w:name w:val="header"/>
    <w:basedOn w:val="Normalny"/>
    <w:link w:val="NagwekZnak"/>
    <w:uiPriority w:val="99"/>
    <w:unhideWhenUsed/>
    <w:rsid w:val="00EB128F"/>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EB128F"/>
    <w:rPr>
      <w:lang w:val="en-US"/>
    </w:rPr>
  </w:style>
  <w:style w:type="paragraph" w:styleId="Stopka">
    <w:name w:val="footer"/>
    <w:basedOn w:val="Normalny"/>
    <w:link w:val="StopkaZnak"/>
    <w:uiPriority w:val="99"/>
    <w:unhideWhenUsed/>
    <w:rsid w:val="00EB128F"/>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EB128F"/>
    <w:rPr>
      <w:lang w:val="en-US"/>
    </w:rPr>
  </w:style>
  <w:style w:type="paragraph" w:styleId="Akapitzlist">
    <w:name w:val="List Paragraph"/>
    <w:basedOn w:val="Normalny"/>
    <w:uiPriority w:val="34"/>
    <w:qFormat/>
    <w:rsid w:val="008B33CF"/>
    <w:pPr>
      <w:ind w:left="720"/>
      <w:contextualSpacing/>
    </w:pPr>
    <w:rPr>
      <w:lang w:val="pl-PL"/>
    </w:rPr>
  </w:style>
  <w:style w:type="paragraph" w:styleId="Bibliografia">
    <w:name w:val="Bibliography"/>
    <w:basedOn w:val="Normalny"/>
    <w:next w:val="Normalny"/>
    <w:uiPriority w:val="37"/>
    <w:unhideWhenUsed/>
    <w:rsid w:val="00952F9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3040">
      <w:bodyDiv w:val="1"/>
      <w:marLeft w:val="0"/>
      <w:marRight w:val="0"/>
      <w:marTop w:val="0"/>
      <w:marBottom w:val="0"/>
      <w:divBdr>
        <w:top w:val="none" w:sz="0" w:space="0" w:color="auto"/>
        <w:left w:val="none" w:sz="0" w:space="0" w:color="auto"/>
        <w:bottom w:val="none" w:sz="0" w:space="0" w:color="auto"/>
        <w:right w:val="none" w:sz="0" w:space="0" w:color="auto"/>
      </w:divBdr>
    </w:div>
    <w:div w:id="251276461">
      <w:bodyDiv w:val="1"/>
      <w:marLeft w:val="0"/>
      <w:marRight w:val="0"/>
      <w:marTop w:val="0"/>
      <w:marBottom w:val="0"/>
      <w:divBdr>
        <w:top w:val="none" w:sz="0" w:space="0" w:color="auto"/>
        <w:left w:val="none" w:sz="0" w:space="0" w:color="auto"/>
        <w:bottom w:val="none" w:sz="0" w:space="0" w:color="auto"/>
        <w:right w:val="none" w:sz="0" w:space="0" w:color="auto"/>
      </w:divBdr>
    </w:div>
    <w:div w:id="286081075">
      <w:bodyDiv w:val="1"/>
      <w:marLeft w:val="0"/>
      <w:marRight w:val="0"/>
      <w:marTop w:val="0"/>
      <w:marBottom w:val="0"/>
      <w:divBdr>
        <w:top w:val="none" w:sz="0" w:space="0" w:color="auto"/>
        <w:left w:val="none" w:sz="0" w:space="0" w:color="auto"/>
        <w:bottom w:val="none" w:sz="0" w:space="0" w:color="auto"/>
        <w:right w:val="none" w:sz="0" w:space="0" w:color="auto"/>
      </w:divBdr>
    </w:div>
    <w:div w:id="618026295">
      <w:bodyDiv w:val="1"/>
      <w:marLeft w:val="0"/>
      <w:marRight w:val="0"/>
      <w:marTop w:val="0"/>
      <w:marBottom w:val="0"/>
      <w:divBdr>
        <w:top w:val="none" w:sz="0" w:space="0" w:color="auto"/>
        <w:left w:val="none" w:sz="0" w:space="0" w:color="auto"/>
        <w:bottom w:val="none" w:sz="0" w:space="0" w:color="auto"/>
        <w:right w:val="none" w:sz="0" w:space="0" w:color="auto"/>
      </w:divBdr>
    </w:div>
    <w:div w:id="825438348">
      <w:bodyDiv w:val="1"/>
      <w:marLeft w:val="0"/>
      <w:marRight w:val="0"/>
      <w:marTop w:val="0"/>
      <w:marBottom w:val="0"/>
      <w:divBdr>
        <w:top w:val="none" w:sz="0" w:space="0" w:color="auto"/>
        <w:left w:val="none" w:sz="0" w:space="0" w:color="auto"/>
        <w:bottom w:val="none" w:sz="0" w:space="0" w:color="auto"/>
        <w:right w:val="none" w:sz="0" w:space="0" w:color="auto"/>
      </w:divBdr>
    </w:div>
    <w:div w:id="1415124431">
      <w:bodyDiv w:val="1"/>
      <w:marLeft w:val="0"/>
      <w:marRight w:val="0"/>
      <w:marTop w:val="0"/>
      <w:marBottom w:val="0"/>
      <w:divBdr>
        <w:top w:val="none" w:sz="0" w:space="0" w:color="auto"/>
        <w:left w:val="none" w:sz="0" w:space="0" w:color="auto"/>
        <w:bottom w:val="none" w:sz="0" w:space="0" w:color="auto"/>
        <w:right w:val="none" w:sz="0" w:space="0" w:color="auto"/>
      </w:divBdr>
    </w:div>
    <w:div w:id="2101752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7DD37-562B-4391-A764-D9E76922E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TotalTime>
  <Pages>9</Pages>
  <Words>58673</Words>
  <Characters>352041</Characters>
  <Application>Microsoft Office Word</Application>
  <DocSecurity>0</DocSecurity>
  <Lines>2933</Lines>
  <Paragraphs>81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09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jciech Krztoń</dc:creator>
  <cp:keywords/>
  <dc:description/>
  <cp:lastModifiedBy>Wojciech Krztoń</cp:lastModifiedBy>
  <cp:revision>38</cp:revision>
  <dcterms:created xsi:type="dcterms:W3CDTF">2021-06-18T09:20:00Z</dcterms:created>
  <dcterms:modified xsi:type="dcterms:W3CDTF">2022-01-27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rgPhnCb"/&gt;&lt;style id="http://www.zotero.org/styles/science-of-the-total-environment"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